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3C92" w:rsidRPr="00A80A05" w:rsidRDefault="00964069" w:rsidP="00A80A05">
      <w:pPr>
        <w:spacing w:before="100" w:beforeAutospacing="1" w:after="100" w:afterAutospacing="1" w:line="360" w:lineRule="auto"/>
        <w:jc w:val="center"/>
        <w:rPr>
          <w:rFonts w:ascii="Arial" w:eastAsia="Times New Roman" w:hAnsi="Arial" w:cs="Arial"/>
          <w:b/>
          <w:color w:val="000000"/>
        </w:rPr>
      </w:pPr>
      <w:bookmarkStart w:id="0" w:name="_GoBack"/>
      <w:bookmarkEnd w:id="0"/>
      <w:r w:rsidRPr="00A80A05">
        <w:rPr>
          <w:rFonts w:ascii="Arial" w:eastAsia="Times New Roman" w:hAnsi="Arial" w:cs="Arial"/>
          <w:b/>
          <w:color w:val="000000"/>
        </w:rPr>
        <w:t>Psikiyatrik belirtiler ve beyin tümörü: Bir olgu sunumu ve kısa bir gözden geçirme</w:t>
      </w:r>
    </w:p>
    <w:p w:rsidR="00B43C92" w:rsidRPr="00A80A05" w:rsidRDefault="00964069" w:rsidP="00A80A05">
      <w:pPr>
        <w:spacing w:before="100" w:beforeAutospacing="1" w:after="100" w:afterAutospacing="1" w:line="360" w:lineRule="auto"/>
        <w:jc w:val="center"/>
        <w:rPr>
          <w:rFonts w:ascii="Arial" w:eastAsia="Times New Roman" w:hAnsi="Arial" w:cs="Arial"/>
          <w:b/>
          <w:color w:val="000000"/>
        </w:rPr>
      </w:pPr>
      <w:r w:rsidRPr="00A80A05">
        <w:rPr>
          <w:rFonts w:ascii="Arial" w:eastAsia="Times New Roman" w:hAnsi="Arial" w:cs="Arial"/>
          <w:b/>
          <w:color w:val="000000"/>
        </w:rPr>
        <w:t>Psychiatric manifestations and brain tumor: A case report and brief review</w:t>
      </w:r>
    </w:p>
    <w:p w:rsidR="00A80A05" w:rsidRDefault="00B43C92" w:rsidP="00A80A05">
      <w:pPr>
        <w:spacing w:after="0" w:line="360" w:lineRule="auto"/>
        <w:jc w:val="center"/>
        <w:rPr>
          <w:rFonts w:ascii="Arial" w:eastAsia="Times New Roman" w:hAnsi="Arial" w:cs="Arial"/>
          <w:bCs/>
          <w:iCs/>
          <w:color w:val="000000"/>
          <w:vertAlign w:val="superscript"/>
        </w:rPr>
      </w:pPr>
      <w:r w:rsidRPr="00A80A05">
        <w:rPr>
          <w:rFonts w:ascii="Arial" w:eastAsia="Times New Roman" w:hAnsi="Arial" w:cs="Arial"/>
          <w:bCs/>
          <w:iCs/>
          <w:color w:val="000000"/>
        </w:rPr>
        <w:t>Burak Okumuş</w:t>
      </w:r>
      <w:r w:rsidR="00964069" w:rsidRPr="00A80A05">
        <w:rPr>
          <w:rFonts w:ascii="Arial" w:eastAsia="Times New Roman" w:hAnsi="Arial" w:cs="Arial"/>
          <w:bCs/>
          <w:iCs/>
          <w:color w:val="000000"/>
        </w:rPr>
        <w:t xml:space="preserve"> </w:t>
      </w:r>
      <w:r w:rsidRPr="00A80A05">
        <w:rPr>
          <w:rFonts w:ascii="Arial" w:eastAsia="Times New Roman" w:hAnsi="Arial" w:cs="Arial"/>
          <w:bCs/>
          <w:iCs/>
          <w:color w:val="000000"/>
          <w:vertAlign w:val="superscript"/>
        </w:rPr>
        <w:t>1</w:t>
      </w:r>
      <w:r w:rsidRPr="00A80A05">
        <w:rPr>
          <w:rFonts w:ascii="Arial" w:eastAsia="Times New Roman" w:hAnsi="Arial" w:cs="Arial"/>
          <w:bCs/>
          <w:iCs/>
          <w:color w:val="000000"/>
        </w:rPr>
        <w:t>, Çiçek Hocaoğlu</w:t>
      </w:r>
      <w:r w:rsidR="00964069" w:rsidRPr="00A80A05">
        <w:rPr>
          <w:rFonts w:ascii="Arial" w:eastAsia="Times New Roman" w:hAnsi="Arial" w:cs="Arial"/>
          <w:bCs/>
          <w:iCs/>
          <w:color w:val="000000"/>
        </w:rPr>
        <w:t xml:space="preserve"> </w:t>
      </w:r>
      <w:r w:rsidRPr="00A80A05">
        <w:rPr>
          <w:rFonts w:ascii="Arial" w:eastAsia="Times New Roman" w:hAnsi="Arial" w:cs="Arial"/>
          <w:bCs/>
          <w:iCs/>
          <w:color w:val="000000"/>
          <w:vertAlign w:val="superscript"/>
        </w:rPr>
        <w:t>1</w:t>
      </w:r>
    </w:p>
    <w:p w:rsidR="00964069" w:rsidRPr="00A80A05" w:rsidRDefault="00B43C92" w:rsidP="00A80A05">
      <w:pPr>
        <w:spacing w:after="0" w:line="360" w:lineRule="auto"/>
        <w:jc w:val="center"/>
        <w:rPr>
          <w:rFonts w:ascii="Arial" w:eastAsia="Times New Roman" w:hAnsi="Arial" w:cs="Arial"/>
          <w:color w:val="000000"/>
        </w:rPr>
      </w:pPr>
      <w:r w:rsidRPr="00A80A05">
        <w:rPr>
          <w:rFonts w:ascii="Arial" w:eastAsia="Times New Roman" w:hAnsi="Arial" w:cs="Arial"/>
          <w:b/>
          <w:i/>
          <w:iCs/>
          <w:color w:val="000000"/>
        </w:rPr>
        <w:br/>
      </w:r>
      <w:r w:rsidRPr="00A80A05">
        <w:rPr>
          <w:rFonts w:ascii="Arial" w:eastAsia="Times New Roman" w:hAnsi="Arial" w:cs="Arial"/>
          <w:iCs/>
          <w:color w:val="000000"/>
          <w:vertAlign w:val="superscript"/>
        </w:rPr>
        <w:t>1</w:t>
      </w:r>
      <w:r w:rsidRPr="00A80A05">
        <w:rPr>
          <w:rFonts w:ascii="Arial" w:eastAsia="Times New Roman" w:hAnsi="Arial" w:cs="Arial"/>
          <w:iCs/>
          <w:color w:val="000000"/>
        </w:rPr>
        <w:t>Recep Tayyip Erdoğan Üniversitesi Tıp Fakültesi</w:t>
      </w:r>
      <w:r w:rsidR="00964069" w:rsidRPr="00A80A05">
        <w:rPr>
          <w:rFonts w:ascii="Arial" w:eastAsia="Times New Roman" w:hAnsi="Arial" w:cs="Arial"/>
          <w:iCs/>
          <w:color w:val="000000"/>
        </w:rPr>
        <w:t>,</w:t>
      </w:r>
    </w:p>
    <w:p w:rsidR="00B43C92" w:rsidRDefault="00B43C92" w:rsidP="00A80A05">
      <w:pPr>
        <w:spacing w:after="0" w:line="360" w:lineRule="auto"/>
        <w:jc w:val="center"/>
        <w:rPr>
          <w:rFonts w:ascii="Arial" w:eastAsia="Times New Roman" w:hAnsi="Arial" w:cs="Arial"/>
          <w:color w:val="000000"/>
        </w:rPr>
      </w:pPr>
      <w:r w:rsidRPr="00A80A05">
        <w:rPr>
          <w:rFonts w:ascii="Arial" w:eastAsia="Times New Roman" w:hAnsi="Arial" w:cs="Arial"/>
          <w:iCs/>
          <w:color w:val="000000"/>
        </w:rPr>
        <w:t>Psikiyatri Anabilim Dalı, Rize</w:t>
      </w:r>
      <w:r w:rsidR="00964069" w:rsidRPr="00A80A05">
        <w:rPr>
          <w:rFonts w:ascii="Arial" w:eastAsia="Times New Roman" w:hAnsi="Arial" w:cs="Arial"/>
          <w:iCs/>
          <w:color w:val="000000"/>
        </w:rPr>
        <w:t>, Türkiye</w:t>
      </w:r>
      <w:r w:rsidRPr="00A80A05">
        <w:rPr>
          <w:rFonts w:ascii="Arial" w:eastAsia="Times New Roman" w:hAnsi="Arial" w:cs="Arial"/>
          <w:iCs/>
          <w:color w:val="000000"/>
        </w:rPr>
        <w:br/>
      </w: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D671D6" w:rsidRDefault="00D671D6" w:rsidP="00A80A05">
      <w:pPr>
        <w:spacing w:after="0" w:line="360" w:lineRule="auto"/>
        <w:jc w:val="center"/>
        <w:rPr>
          <w:rFonts w:ascii="Arial" w:eastAsia="Times New Roman" w:hAnsi="Arial" w:cs="Arial"/>
          <w:color w:val="000000"/>
        </w:rPr>
      </w:pPr>
    </w:p>
    <w:p w:rsidR="00D671D6" w:rsidRPr="004B1473" w:rsidRDefault="00D671D6" w:rsidP="004B1473">
      <w:pPr>
        <w:spacing w:after="0" w:line="360" w:lineRule="auto"/>
        <w:rPr>
          <w:rFonts w:ascii="Arial" w:eastAsia="Times New Roman" w:hAnsi="Arial" w:cs="Arial"/>
          <w:color w:val="000000"/>
        </w:rPr>
      </w:pPr>
      <w:r w:rsidRPr="004B1473">
        <w:rPr>
          <w:rFonts w:ascii="Arial" w:eastAsia="Times New Roman" w:hAnsi="Arial" w:cs="Arial"/>
          <w:color w:val="000000"/>
        </w:rPr>
        <w:t>Gönderim tarihi: 23.06.2018, Kabul tarihi: 06.08.2018</w:t>
      </w:r>
    </w:p>
    <w:p w:rsidR="004B1473" w:rsidRPr="004B1473" w:rsidRDefault="004B1473" w:rsidP="004B1473">
      <w:pPr>
        <w:rPr>
          <w:rFonts w:ascii="Arial" w:hAnsi="Arial" w:cs="Arial"/>
        </w:rPr>
      </w:pPr>
      <w:r w:rsidRPr="004B1473">
        <w:rPr>
          <w:rFonts w:ascii="Arial" w:hAnsi="Arial" w:cs="Arial"/>
        </w:rPr>
        <w:t xml:space="preserve">Prof. Dr. Çiçek HOCAOĞLU </w:t>
      </w:r>
    </w:p>
    <w:p w:rsidR="004B1473" w:rsidRPr="004B1473" w:rsidRDefault="004B1473" w:rsidP="004B1473">
      <w:pPr>
        <w:rPr>
          <w:rFonts w:ascii="Arial" w:hAnsi="Arial" w:cs="Arial"/>
        </w:rPr>
      </w:pPr>
      <w:r w:rsidRPr="004B1473">
        <w:rPr>
          <w:rFonts w:ascii="Arial" w:hAnsi="Arial" w:cs="Arial"/>
        </w:rPr>
        <w:t>Recep Tayyip Erdoğan Üniversi</w:t>
      </w:r>
      <w:r>
        <w:rPr>
          <w:rFonts w:ascii="Arial" w:hAnsi="Arial" w:cs="Arial"/>
        </w:rPr>
        <w:t>tesi Tıp Fakültesi Psikiyatri AD</w:t>
      </w:r>
      <w:r w:rsidRPr="004B1473">
        <w:rPr>
          <w:rFonts w:ascii="Arial" w:hAnsi="Arial" w:cs="Arial"/>
        </w:rPr>
        <w:t>, Rize</w:t>
      </w:r>
    </w:p>
    <w:p w:rsidR="004B1473" w:rsidRDefault="004B1473" w:rsidP="004B1473">
      <w:pPr>
        <w:rPr>
          <w:rFonts w:ascii="Arial" w:hAnsi="Arial" w:cs="Arial"/>
        </w:rPr>
      </w:pPr>
      <w:r>
        <w:rPr>
          <w:rFonts w:ascii="Arial" w:hAnsi="Arial" w:cs="Arial"/>
        </w:rPr>
        <w:t>Tel</w:t>
      </w:r>
      <w:r w:rsidRPr="004B1473">
        <w:rPr>
          <w:rFonts w:ascii="Arial" w:hAnsi="Arial" w:cs="Arial"/>
        </w:rPr>
        <w:t>:</w:t>
      </w:r>
      <w:r>
        <w:rPr>
          <w:rFonts w:ascii="Arial" w:hAnsi="Arial" w:cs="Arial"/>
        </w:rPr>
        <w:t xml:space="preserve"> </w:t>
      </w:r>
      <w:r w:rsidRPr="004B1473">
        <w:rPr>
          <w:rFonts w:ascii="Arial" w:hAnsi="Arial" w:cs="Arial"/>
        </w:rPr>
        <w:t xml:space="preserve">+90 (464) 2174174 </w:t>
      </w:r>
    </w:p>
    <w:p w:rsidR="004B1473" w:rsidRPr="004B1473" w:rsidRDefault="004B1473" w:rsidP="004B1473">
      <w:pPr>
        <w:rPr>
          <w:rFonts w:ascii="Arial" w:hAnsi="Arial" w:cs="Arial"/>
        </w:rPr>
      </w:pPr>
      <w:r w:rsidRPr="004B1473">
        <w:rPr>
          <w:rFonts w:ascii="Arial" w:hAnsi="Arial" w:cs="Arial"/>
        </w:rPr>
        <w:t>E-posta/ E-mail: cicekh@gmail.com</w:t>
      </w:r>
    </w:p>
    <w:p w:rsidR="004B1473" w:rsidRPr="004B1473" w:rsidRDefault="004B1473" w:rsidP="004B1473">
      <w:pPr>
        <w:pStyle w:val="NormalWeb"/>
        <w:shd w:val="clear" w:color="auto" w:fill="FFFFFF"/>
        <w:spacing w:before="240" w:beforeAutospacing="0" w:after="240" w:afterAutospacing="0" w:line="480" w:lineRule="auto"/>
        <w:rPr>
          <w:rFonts w:ascii="Arial" w:hAnsi="Arial" w:cs="Arial"/>
          <w:color w:val="333333"/>
          <w:sz w:val="22"/>
          <w:szCs w:val="22"/>
        </w:rPr>
      </w:pPr>
      <w:r w:rsidRPr="004B1473">
        <w:rPr>
          <w:rFonts w:ascii="Arial" w:hAnsi="Arial" w:cs="Arial"/>
          <w:sz w:val="22"/>
          <w:szCs w:val="22"/>
        </w:rPr>
        <w:t xml:space="preserve">ORCID no: Dr. Burak Okumuş: </w:t>
      </w:r>
      <w:hyperlink r:id="rId4" w:tgtFrame="_blank" w:history="1">
        <w:r w:rsidRPr="004B1473">
          <w:rPr>
            <w:rStyle w:val="Kpr"/>
            <w:rFonts w:ascii="Arial" w:hAnsi="Arial" w:cs="Arial"/>
            <w:color w:val="1155CC"/>
            <w:sz w:val="22"/>
            <w:szCs w:val="22"/>
          </w:rPr>
          <w:t>https://orcid.org/0000-0003-3591-6927</w:t>
        </w:r>
      </w:hyperlink>
    </w:p>
    <w:p w:rsidR="004B1473" w:rsidRPr="004B1473" w:rsidRDefault="004B1473" w:rsidP="004B1473">
      <w:pPr>
        <w:pStyle w:val="NormalWeb"/>
        <w:shd w:val="clear" w:color="auto" w:fill="FFFFFF"/>
        <w:spacing w:before="240" w:beforeAutospacing="0" w:after="240" w:afterAutospacing="0" w:line="480" w:lineRule="auto"/>
        <w:rPr>
          <w:rFonts w:ascii="Arial" w:hAnsi="Arial" w:cs="Arial"/>
          <w:sz w:val="22"/>
          <w:szCs w:val="22"/>
        </w:rPr>
      </w:pPr>
      <w:r w:rsidRPr="004B1473">
        <w:rPr>
          <w:rFonts w:ascii="Arial" w:hAnsi="Arial" w:cs="Arial"/>
          <w:sz w:val="22"/>
          <w:szCs w:val="22"/>
          <w:shd w:val="clear" w:color="auto" w:fill="FFFFFF"/>
          <w:lang w:val="en-GB"/>
        </w:rPr>
        <w:t>ORCID no: Dr. Çiçek Hocaoğlu</w:t>
      </w:r>
      <w:r>
        <w:rPr>
          <w:rFonts w:ascii="Arial" w:hAnsi="Arial" w:cs="Arial"/>
          <w:b/>
          <w:sz w:val="22"/>
          <w:szCs w:val="22"/>
          <w:shd w:val="clear" w:color="auto" w:fill="FFFFFF"/>
          <w:lang w:val="en-GB"/>
        </w:rPr>
        <w:t xml:space="preserve">: </w:t>
      </w:r>
      <w:r w:rsidRPr="004B1473">
        <w:rPr>
          <w:rFonts w:ascii="Arial" w:hAnsi="Arial" w:cs="Arial"/>
          <w:b/>
          <w:sz w:val="22"/>
          <w:szCs w:val="22"/>
          <w:shd w:val="clear" w:color="auto" w:fill="FFFFFF"/>
          <w:lang w:val="en-GB"/>
        </w:rPr>
        <w:t xml:space="preserve"> </w:t>
      </w:r>
      <w:r w:rsidRPr="004B1473">
        <w:rPr>
          <w:rFonts w:ascii="Arial" w:hAnsi="Arial" w:cs="Arial"/>
          <w:color w:val="000000"/>
          <w:sz w:val="22"/>
          <w:szCs w:val="22"/>
          <w:shd w:val="clear" w:color="auto" w:fill="FFFFFF"/>
        </w:rPr>
        <w:t>https://orcid.org/0000-0001-6613-4317</w:t>
      </w:r>
    </w:p>
    <w:p w:rsidR="004B1473" w:rsidRDefault="004B1473"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Default="00E9799D" w:rsidP="00A80A05">
      <w:pPr>
        <w:spacing w:after="0" w:line="360" w:lineRule="auto"/>
        <w:jc w:val="center"/>
        <w:rPr>
          <w:rFonts w:ascii="Arial" w:eastAsia="Times New Roman" w:hAnsi="Arial" w:cs="Arial"/>
          <w:color w:val="000000"/>
        </w:rPr>
      </w:pPr>
    </w:p>
    <w:p w:rsidR="00E9799D" w:rsidRPr="00A80A05" w:rsidRDefault="00E9799D" w:rsidP="00A80A05">
      <w:pPr>
        <w:spacing w:after="0" w:line="360" w:lineRule="auto"/>
        <w:jc w:val="center"/>
        <w:rPr>
          <w:rFonts w:ascii="Arial" w:eastAsia="Times New Roman" w:hAnsi="Arial" w:cs="Arial"/>
          <w:color w:val="000000"/>
        </w:rPr>
      </w:pPr>
    </w:p>
    <w:p w:rsidR="004A6AAC" w:rsidRPr="00A80A05" w:rsidRDefault="004A6AAC" w:rsidP="00A80A05">
      <w:pPr>
        <w:spacing w:before="100" w:beforeAutospacing="1" w:after="100" w:afterAutospacing="1" w:line="360" w:lineRule="auto"/>
        <w:jc w:val="both"/>
        <w:rPr>
          <w:rFonts w:ascii="Arial" w:eastAsia="Times New Roman" w:hAnsi="Arial" w:cs="Arial"/>
          <w:b/>
          <w:color w:val="000000"/>
        </w:rPr>
      </w:pPr>
      <w:r w:rsidRPr="00A80A05">
        <w:rPr>
          <w:rFonts w:ascii="Arial" w:eastAsia="Times New Roman" w:hAnsi="Arial" w:cs="Arial"/>
          <w:b/>
          <w:color w:val="000000"/>
        </w:rPr>
        <w:t>ÖZET</w:t>
      </w:r>
    </w:p>
    <w:p w:rsidR="004A6AAC" w:rsidRPr="00A80A05" w:rsidRDefault="004A6AAC" w:rsidP="00A80A05">
      <w:pPr>
        <w:widowControl w:val="0"/>
        <w:autoSpaceDE w:val="0"/>
        <w:autoSpaceDN w:val="0"/>
        <w:adjustRightInd w:val="0"/>
        <w:spacing w:line="360" w:lineRule="auto"/>
        <w:jc w:val="both"/>
        <w:rPr>
          <w:rFonts w:ascii="Arial" w:hAnsi="Arial" w:cs="Arial"/>
        </w:rPr>
      </w:pPr>
      <w:r w:rsidRPr="00A80A05">
        <w:rPr>
          <w:rFonts w:ascii="Arial" w:eastAsia="Times New Roman" w:hAnsi="Arial" w:cs="Arial"/>
          <w:color w:val="000000"/>
        </w:rPr>
        <w:t xml:space="preserve">Beyin tümörleri depresyon, anksiyete bozuklukları, panik ataklar, kişilik değişikliği, abuli, işitsel ve görsel halüsinasyonlar, mani veya hafıza güçlükleri gibi birçok psikiyatrik belirti ile ortaya çıkabilir. Beyin tümörleri nörolojik olarak sessiz olabilir ve sadece psikiyatrik belirtilerle birlikte olabilirler. Bu nedenle, psikiyatrik ilaçlara dirençli ve nörolojik belirtileri olmayan bir hastada beyin görüntüleme çalışmaları gerçekleştirilmelidir. </w:t>
      </w:r>
      <w:r w:rsidRPr="00A80A05">
        <w:rPr>
          <w:rFonts w:ascii="Arial" w:hAnsi="Arial" w:cs="Arial"/>
        </w:rPr>
        <w:t xml:space="preserve">Bu </w:t>
      </w:r>
      <w:r w:rsidR="002428F4">
        <w:rPr>
          <w:rFonts w:ascii="Arial" w:hAnsi="Arial" w:cs="Arial"/>
        </w:rPr>
        <w:t>vaka sunumunda</w:t>
      </w:r>
      <w:r w:rsidRPr="00A80A05">
        <w:rPr>
          <w:rFonts w:ascii="Arial" w:hAnsi="Arial" w:cs="Arial"/>
        </w:rPr>
        <w:t xml:space="preserve"> psikiyatri kliniğimize çok konuşma, uykusuzluk, saldırgan davranışları olan ve yapılan beyin nörogörüntüleme sonrası sağ ponsa bası yapan kitle tespit edilen kadın hastanın literatür bulguları ışığında tartışılması amaçlanmıştır.</w:t>
      </w:r>
    </w:p>
    <w:p w:rsidR="004A6AAC" w:rsidRPr="00A80A05" w:rsidRDefault="004A6AAC" w:rsidP="00A80A05">
      <w:pPr>
        <w:spacing w:before="100" w:beforeAutospacing="1" w:after="100" w:afterAutospacing="1" w:line="360" w:lineRule="auto"/>
        <w:jc w:val="both"/>
        <w:rPr>
          <w:rFonts w:ascii="Arial" w:eastAsia="Times New Roman" w:hAnsi="Arial" w:cs="Arial"/>
          <w:color w:val="000000"/>
        </w:rPr>
      </w:pPr>
      <w:r w:rsidRPr="00A80A05">
        <w:rPr>
          <w:rFonts w:ascii="Arial" w:eastAsia="Times New Roman" w:hAnsi="Arial" w:cs="Arial"/>
          <w:b/>
          <w:color w:val="000000"/>
        </w:rPr>
        <w:t>Anahtar kelimeler:</w:t>
      </w:r>
      <w:r w:rsidRPr="00A80A05">
        <w:rPr>
          <w:rFonts w:ascii="Arial" w:eastAsia="Times New Roman" w:hAnsi="Arial" w:cs="Arial"/>
          <w:color w:val="000000"/>
        </w:rPr>
        <w:t xml:space="preserve"> Beyin tümörü, psikiyatrik belirti, tanı</w:t>
      </w:r>
    </w:p>
    <w:p w:rsidR="004A6AAC" w:rsidRPr="00A80A05" w:rsidRDefault="004A6AAC" w:rsidP="00A80A05">
      <w:pPr>
        <w:spacing w:before="100" w:beforeAutospacing="1" w:after="100" w:afterAutospacing="1" w:line="360" w:lineRule="auto"/>
        <w:jc w:val="both"/>
        <w:rPr>
          <w:rFonts w:ascii="Arial" w:eastAsia="Times New Roman" w:hAnsi="Arial" w:cs="Arial"/>
          <w:b/>
          <w:color w:val="000000"/>
        </w:rPr>
      </w:pPr>
    </w:p>
    <w:p w:rsidR="004A6AAC" w:rsidRPr="00A80A05" w:rsidRDefault="004A6AAC" w:rsidP="00A80A05">
      <w:pPr>
        <w:spacing w:before="100" w:beforeAutospacing="1" w:after="100" w:afterAutospacing="1" w:line="360" w:lineRule="auto"/>
        <w:jc w:val="both"/>
        <w:rPr>
          <w:rFonts w:ascii="Arial" w:eastAsia="Times New Roman" w:hAnsi="Arial" w:cs="Arial"/>
          <w:caps/>
          <w:color w:val="000000"/>
        </w:rPr>
      </w:pPr>
      <w:r w:rsidRPr="00A80A05">
        <w:rPr>
          <w:rFonts w:ascii="Arial" w:eastAsia="Times New Roman" w:hAnsi="Arial" w:cs="Arial"/>
          <w:b/>
          <w:caps/>
          <w:color w:val="000000"/>
        </w:rPr>
        <w:t>Abstract</w:t>
      </w:r>
    </w:p>
    <w:p w:rsidR="004A6AAC" w:rsidRPr="00A80A05" w:rsidRDefault="004A6AAC" w:rsidP="00A80A05">
      <w:pPr>
        <w:spacing w:before="100" w:beforeAutospacing="1" w:after="100" w:afterAutospacing="1" w:line="360" w:lineRule="auto"/>
        <w:jc w:val="both"/>
        <w:rPr>
          <w:rFonts w:ascii="Arial" w:eastAsia="Times New Roman" w:hAnsi="Arial" w:cs="Arial"/>
          <w:color w:val="000000"/>
        </w:rPr>
      </w:pPr>
      <w:r w:rsidRPr="00A80A05">
        <w:rPr>
          <w:rFonts w:ascii="Arial" w:eastAsia="Times New Roman" w:hAnsi="Arial" w:cs="Arial"/>
          <w:color w:val="000000"/>
        </w:rPr>
        <w:t>Brain tumors</w:t>
      </w:r>
      <w:r w:rsidR="002428F4">
        <w:rPr>
          <w:rFonts w:ascii="Arial" w:eastAsia="Times New Roman" w:hAnsi="Arial" w:cs="Arial"/>
          <w:color w:val="000000"/>
        </w:rPr>
        <w:t xml:space="preserve"> </w:t>
      </w:r>
      <w:r w:rsidRPr="00A80A05">
        <w:rPr>
          <w:rFonts w:ascii="Arial" w:eastAsia="Times New Roman" w:hAnsi="Arial" w:cs="Arial"/>
          <w:color w:val="000000"/>
        </w:rPr>
        <w:t>may</w:t>
      </w:r>
      <w:r w:rsidR="002428F4">
        <w:rPr>
          <w:rFonts w:ascii="Arial" w:eastAsia="Times New Roman" w:hAnsi="Arial" w:cs="Arial"/>
          <w:color w:val="000000"/>
        </w:rPr>
        <w:t xml:space="preserve"> </w:t>
      </w:r>
      <w:r w:rsidRPr="00A80A05">
        <w:rPr>
          <w:rFonts w:ascii="Arial" w:eastAsia="Times New Roman" w:hAnsi="Arial" w:cs="Arial"/>
          <w:color w:val="000000"/>
        </w:rPr>
        <w:t>present</w:t>
      </w:r>
      <w:r w:rsidR="002428F4">
        <w:rPr>
          <w:rFonts w:ascii="Arial" w:eastAsia="Times New Roman" w:hAnsi="Arial" w:cs="Arial"/>
          <w:color w:val="000000"/>
        </w:rPr>
        <w:t xml:space="preserve"> </w:t>
      </w:r>
      <w:r w:rsidRPr="00A80A05">
        <w:rPr>
          <w:rFonts w:ascii="Arial" w:eastAsia="Times New Roman" w:hAnsi="Arial" w:cs="Arial"/>
          <w:color w:val="000000"/>
        </w:rPr>
        <w:t>with</w:t>
      </w:r>
      <w:r w:rsidR="002428F4">
        <w:rPr>
          <w:rFonts w:ascii="Arial" w:eastAsia="Times New Roman" w:hAnsi="Arial" w:cs="Arial"/>
          <w:color w:val="000000"/>
        </w:rPr>
        <w:t xml:space="preserve"> </w:t>
      </w:r>
      <w:r w:rsidRPr="00A80A05">
        <w:rPr>
          <w:rFonts w:ascii="Arial" w:eastAsia="Times New Roman" w:hAnsi="Arial" w:cs="Arial"/>
          <w:color w:val="000000"/>
        </w:rPr>
        <w:t>multiple</w:t>
      </w:r>
      <w:r w:rsidR="002428F4">
        <w:rPr>
          <w:rFonts w:ascii="Arial" w:eastAsia="Times New Roman" w:hAnsi="Arial" w:cs="Arial"/>
          <w:color w:val="000000"/>
        </w:rPr>
        <w:t xml:space="preserve"> </w:t>
      </w:r>
      <w:r w:rsidRPr="00A80A05">
        <w:rPr>
          <w:rFonts w:ascii="Arial" w:eastAsia="Times New Roman" w:hAnsi="Arial" w:cs="Arial"/>
          <w:color w:val="000000"/>
        </w:rPr>
        <w:t>psychiatric</w:t>
      </w:r>
      <w:r w:rsidR="002428F4">
        <w:rPr>
          <w:rFonts w:ascii="Arial" w:eastAsia="Times New Roman" w:hAnsi="Arial" w:cs="Arial"/>
          <w:color w:val="000000"/>
        </w:rPr>
        <w:t xml:space="preserve"> </w:t>
      </w:r>
      <w:r w:rsidRPr="00A80A05">
        <w:rPr>
          <w:rFonts w:ascii="Arial" w:eastAsia="Times New Roman" w:hAnsi="Arial" w:cs="Arial"/>
          <w:color w:val="000000"/>
        </w:rPr>
        <w:t>symptoms, such as depression, anxiety</w:t>
      </w:r>
      <w:r w:rsidR="002428F4">
        <w:rPr>
          <w:rFonts w:ascii="Arial" w:eastAsia="Times New Roman" w:hAnsi="Arial" w:cs="Arial"/>
          <w:color w:val="000000"/>
        </w:rPr>
        <w:t xml:space="preserve"> </w:t>
      </w:r>
      <w:r w:rsidRPr="00A80A05">
        <w:rPr>
          <w:rFonts w:ascii="Arial" w:eastAsia="Times New Roman" w:hAnsi="Arial" w:cs="Arial"/>
          <w:color w:val="000000"/>
        </w:rPr>
        <w:t>disorders, panic</w:t>
      </w:r>
      <w:r w:rsidR="002428F4">
        <w:rPr>
          <w:rFonts w:ascii="Arial" w:eastAsia="Times New Roman" w:hAnsi="Arial" w:cs="Arial"/>
          <w:color w:val="000000"/>
        </w:rPr>
        <w:t xml:space="preserve"> </w:t>
      </w:r>
      <w:r w:rsidRPr="00A80A05">
        <w:rPr>
          <w:rFonts w:ascii="Arial" w:eastAsia="Times New Roman" w:hAnsi="Arial" w:cs="Arial"/>
          <w:color w:val="000000"/>
        </w:rPr>
        <w:t>attacks, personality</w:t>
      </w:r>
      <w:r w:rsidR="002428F4">
        <w:rPr>
          <w:rFonts w:ascii="Arial" w:eastAsia="Times New Roman" w:hAnsi="Arial" w:cs="Arial"/>
          <w:color w:val="000000"/>
        </w:rPr>
        <w:t xml:space="preserve"> </w:t>
      </w:r>
      <w:r w:rsidRPr="00A80A05">
        <w:rPr>
          <w:rFonts w:ascii="Arial" w:eastAsia="Times New Roman" w:hAnsi="Arial" w:cs="Arial"/>
          <w:color w:val="000000"/>
        </w:rPr>
        <w:t>change, abulia, auditory</w:t>
      </w:r>
      <w:r w:rsidR="002428F4">
        <w:rPr>
          <w:rFonts w:ascii="Arial" w:eastAsia="Times New Roman" w:hAnsi="Arial" w:cs="Arial"/>
          <w:color w:val="000000"/>
        </w:rPr>
        <w:t xml:space="preserve"> </w:t>
      </w:r>
      <w:r w:rsidRPr="00A80A05">
        <w:rPr>
          <w:rFonts w:ascii="Arial" w:eastAsia="Times New Roman" w:hAnsi="Arial" w:cs="Arial"/>
          <w:color w:val="000000"/>
        </w:rPr>
        <w:t>and</w:t>
      </w:r>
      <w:r w:rsidR="002428F4">
        <w:rPr>
          <w:rFonts w:ascii="Arial" w:eastAsia="Times New Roman" w:hAnsi="Arial" w:cs="Arial"/>
          <w:color w:val="000000"/>
        </w:rPr>
        <w:t xml:space="preserve"> </w:t>
      </w:r>
      <w:r w:rsidRPr="00A80A05">
        <w:rPr>
          <w:rFonts w:ascii="Arial" w:eastAsia="Times New Roman" w:hAnsi="Arial" w:cs="Arial"/>
          <w:color w:val="000000"/>
        </w:rPr>
        <w:t>visual</w:t>
      </w:r>
      <w:r w:rsidR="002428F4">
        <w:rPr>
          <w:rFonts w:ascii="Arial" w:eastAsia="Times New Roman" w:hAnsi="Arial" w:cs="Arial"/>
          <w:color w:val="000000"/>
        </w:rPr>
        <w:t xml:space="preserve"> </w:t>
      </w:r>
      <w:r w:rsidRPr="00A80A05">
        <w:rPr>
          <w:rFonts w:ascii="Arial" w:eastAsia="Times New Roman" w:hAnsi="Arial" w:cs="Arial"/>
          <w:color w:val="000000"/>
        </w:rPr>
        <w:t>hallucinations, mania, or</w:t>
      </w:r>
      <w:r w:rsidR="002428F4">
        <w:rPr>
          <w:rFonts w:ascii="Arial" w:eastAsia="Times New Roman" w:hAnsi="Arial" w:cs="Arial"/>
          <w:color w:val="000000"/>
        </w:rPr>
        <w:t xml:space="preserve"> </w:t>
      </w:r>
      <w:r w:rsidRPr="00A80A05">
        <w:rPr>
          <w:rFonts w:ascii="Arial" w:eastAsia="Times New Roman" w:hAnsi="Arial" w:cs="Arial"/>
          <w:color w:val="000000"/>
        </w:rPr>
        <w:t>memory</w:t>
      </w:r>
      <w:r w:rsidR="002428F4">
        <w:rPr>
          <w:rFonts w:ascii="Arial" w:eastAsia="Times New Roman" w:hAnsi="Arial" w:cs="Arial"/>
          <w:color w:val="000000"/>
        </w:rPr>
        <w:t xml:space="preserve"> </w:t>
      </w:r>
      <w:r w:rsidRPr="00A80A05">
        <w:rPr>
          <w:rFonts w:ascii="Arial" w:eastAsia="Times New Roman" w:hAnsi="Arial" w:cs="Arial"/>
          <w:color w:val="000000"/>
        </w:rPr>
        <w:t>difficulties. Brain tumors can be neurologically</w:t>
      </w:r>
      <w:r w:rsidR="002428F4">
        <w:rPr>
          <w:rFonts w:ascii="Arial" w:eastAsia="Times New Roman" w:hAnsi="Arial" w:cs="Arial"/>
          <w:color w:val="000000"/>
        </w:rPr>
        <w:t xml:space="preserve"> </w:t>
      </w:r>
      <w:r w:rsidRPr="00A80A05">
        <w:rPr>
          <w:rFonts w:ascii="Arial" w:eastAsia="Times New Roman" w:hAnsi="Arial" w:cs="Arial"/>
          <w:color w:val="000000"/>
        </w:rPr>
        <w:t>silent</w:t>
      </w:r>
      <w:r w:rsidR="002428F4">
        <w:rPr>
          <w:rFonts w:ascii="Arial" w:eastAsia="Times New Roman" w:hAnsi="Arial" w:cs="Arial"/>
          <w:color w:val="000000"/>
        </w:rPr>
        <w:t xml:space="preserve"> </w:t>
      </w:r>
      <w:r w:rsidRPr="00A80A05">
        <w:rPr>
          <w:rFonts w:ascii="Arial" w:eastAsia="Times New Roman" w:hAnsi="Arial" w:cs="Arial"/>
          <w:color w:val="000000"/>
        </w:rPr>
        <w:t>and</w:t>
      </w:r>
      <w:r w:rsidR="002428F4">
        <w:rPr>
          <w:rFonts w:ascii="Arial" w:eastAsia="Times New Roman" w:hAnsi="Arial" w:cs="Arial"/>
          <w:color w:val="000000"/>
        </w:rPr>
        <w:t xml:space="preserve"> </w:t>
      </w:r>
      <w:r w:rsidRPr="00A80A05">
        <w:rPr>
          <w:rFonts w:ascii="Arial" w:eastAsia="Times New Roman" w:hAnsi="Arial" w:cs="Arial"/>
          <w:color w:val="000000"/>
        </w:rPr>
        <w:t>only</w:t>
      </w:r>
      <w:r w:rsidR="002428F4">
        <w:rPr>
          <w:rFonts w:ascii="Arial" w:eastAsia="Times New Roman" w:hAnsi="Arial" w:cs="Arial"/>
          <w:color w:val="000000"/>
        </w:rPr>
        <w:t xml:space="preserve"> </w:t>
      </w:r>
      <w:r w:rsidRPr="00A80A05">
        <w:rPr>
          <w:rFonts w:ascii="Arial" w:eastAsia="Times New Roman" w:hAnsi="Arial" w:cs="Arial"/>
          <w:color w:val="000000"/>
        </w:rPr>
        <w:t>present</w:t>
      </w:r>
      <w:r w:rsidR="002428F4">
        <w:rPr>
          <w:rFonts w:ascii="Arial" w:eastAsia="Times New Roman" w:hAnsi="Arial" w:cs="Arial"/>
          <w:color w:val="000000"/>
        </w:rPr>
        <w:t xml:space="preserve"> </w:t>
      </w:r>
      <w:r w:rsidRPr="00A80A05">
        <w:rPr>
          <w:rFonts w:ascii="Arial" w:eastAsia="Times New Roman" w:hAnsi="Arial" w:cs="Arial"/>
          <w:color w:val="000000"/>
        </w:rPr>
        <w:t>with</w:t>
      </w:r>
      <w:r w:rsidR="002428F4">
        <w:rPr>
          <w:rFonts w:ascii="Arial" w:eastAsia="Times New Roman" w:hAnsi="Arial" w:cs="Arial"/>
          <w:color w:val="000000"/>
        </w:rPr>
        <w:t xml:space="preserve"> </w:t>
      </w:r>
      <w:r w:rsidRPr="00A80A05">
        <w:rPr>
          <w:rFonts w:ascii="Arial" w:eastAsia="Times New Roman" w:hAnsi="Arial" w:cs="Arial"/>
          <w:color w:val="000000"/>
        </w:rPr>
        <w:t>psychiatric</w:t>
      </w:r>
      <w:r w:rsidR="002428F4">
        <w:rPr>
          <w:rFonts w:ascii="Arial" w:eastAsia="Times New Roman" w:hAnsi="Arial" w:cs="Arial"/>
          <w:color w:val="000000"/>
        </w:rPr>
        <w:t xml:space="preserve"> </w:t>
      </w:r>
      <w:r w:rsidRPr="00A80A05">
        <w:rPr>
          <w:rFonts w:ascii="Arial" w:eastAsia="Times New Roman" w:hAnsi="Arial" w:cs="Arial"/>
          <w:color w:val="000000"/>
        </w:rPr>
        <w:t>symptoms. In</w:t>
      </w:r>
      <w:r w:rsidR="002428F4">
        <w:rPr>
          <w:rFonts w:ascii="Arial" w:eastAsia="Times New Roman" w:hAnsi="Arial" w:cs="Arial"/>
          <w:color w:val="000000"/>
        </w:rPr>
        <w:t xml:space="preserve"> </w:t>
      </w:r>
      <w:r w:rsidRPr="00A80A05">
        <w:rPr>
          <w:rFonts w:ascii="Arial" w:eastAsia="Times New Roman" w:hAnsi="Arial" w:cs="Arial"/>
          <w:color w:val="000000"/>
        </w:rPr>
        <w:t>this</w:t>
      </w:r>
      <w:r w:rsidR="002428F4">
        <w:rPr>
          <w:rFonts w:ascii="Arial" w:eastAsia="Times New Roman" w:hAnsi="Arial" w:cs="Arial"/>
          <w:color w:val="000000"/>
        </w:rPr>
        <w:t xml:space="preserve"> </w:t>
      </w:r>
      <w:r w:rsidRPr="00A80A05">
        <w:rPr>
          <w:rFonts w:ascii="Arial" w:eastAsia="Times New Roman" w:hAnsi="Arial" w:cs="Arial"/>
          <w:color w:val="000000"/>
        </w:rPr>
        <w:t>reason, the</w:t>
      </w:r>
      <w:r w:rsidR="002428F4">
        <w:rPr>
          <w:rFonts w:ascii="Arial" w:eastAsia="Times New Roman" w:hAnsi="Arial" w:cs="Arial"/>
          <w:color w:val="000000"/>
        </w:rPr>
        <w:t xml:space="preserve"> </w:t>
      </w:r>
      <w:r w:rsidRPr="00A80A05">
        <w:rPr>
          <w:rFonts w:ascii="Arial" w:eastAsia="Times New Roman" w:hAnsi="Arial" w:cs="Arial"/>
          <w:color w:val="000000"/>
        </w:rPr>
        <w:t>patient</w:t>
      </w:r>
      <w:r w:rsidR="002428F4">
        <w:rPr>
          <w:rFonts w:ascii="Arial" w:eastAsia="Times New Roman" w:hAnsi="Arial" w:cs="Arial"/>
          <w:color w:val="000000"/>
        </w:rPr>
        <w:t xml:space="preserve"> </w:t>
      </w:r>
      <w:r w:rsidRPr="00A80A05">
        <w:rPr>
          <w:rFonts w:ascii="Arial" w:eastAsia="Times New Roman" w:hAnsi="Arial" w:cs="Arial"/>
          <w:color w:val="000000"/>
        </w:rPr>
        <w:t>who is resistance of psychiatric</w:t>
      </w:r>
      <w:r w:rsidR="002428F4">
        <w:rPr>
          <w:rFonts w:ascii="Arial" w:eastAsia="Times New Roman" w:hAnsi="Arial" w:cs="Arial"/>
          <w:color w:val="000000"/>
        </w:rPr>
        <w:t xml:space="preserve"> </w:t>
      </w:r>
      <w:r w:rsidRPr="00A80A05">
        <w:rPr>
          <w:rFonts w:ascii="Arial" w:eastAsia="Times New Roman" w:hAnsi="Arial" w:cs="Arial"/>
          <w:color w:val="000000"/>
        </w:rPr>
        <w:t>drugs</w:t>
      </w:r>
      <w:r w:rsidR="002428F4">
        <w:rPr>
          <w:rFonts w:ascii="Arial" w:eastAsia="Times New Roman" w:hAnsi="Arial" w:cs="Arial"/>
          <w:color w:val="000000"/>
        </w:rPr>
        <w:t xml:space="preserve"> </w:t>
      </w:r>
      <w:r w:rsidRPr="00A80A05">
        <w:rPr>
          <w:rFonts w:ascii="Arial" w:eastAsia="Times New Roman" w:hAnsi="Arial" w:cs="Arial"/>
          <w:color w:val="000000"/>
        </w:rPr>
        <w:t>and</w:t>
      </w:r>
      <w:r w:rsidR="002428F4">
        <w:rPr>
          <w:rFonts w:ascii="Arial" w:eastAsia="Times New Roman" w:hAnsi="Arial" w:cs="Arial"/>
          <w:color w:val="000000"/>
        </w:rPr>
        <w:t xml:space="preserve"> </w:t>
      </w:r>
      <w:r w:rsidRPr="00A80A05">
        <w:rPr>
          <w:rFonts w:ascii="Arial" w:eastAsia="Times New Roman" w:hAnsi="Arial" w:cs="Arial"/>
          <w:color w:val="000000"/>
        </w:rPr>
        <w:t>have</w:t>
      </w:r>
      <w:r w:rsidR="002428F4">
        <w:rPr>
          <w:rFonts w:ascii="Arial" w:eastAsia="Times New Roman" w:hAnsi="Arial" w:cs="Arial"/>
          <w:color w:val="000000"/>
        </w:rPr>
        <w:t xml:space="preserve"> </w:t>
      </w:r>
      <w:r w:rsidRPr="00A80A05">
        <w:rPr>
          <w:rFonts w:ascii="Arial" w:eastAsia="Times New Roman" w:hAnsi="Arial" w:cs="Arial"/>
          <w:color w:val="000000"/>
        </w:rPr>
        <w:t>any</w:t>
      </w:r>
      <w:r w:rsidR="002428F4">
        <w:rPr>
          <w:rFonts w:ascii="Arial" w:eastAsia="Times New Roman" w:hAnsi="Arial" w:cs="Arial"/>
          <w:color w:val="000000"/>
        </w:rPr>
        <w:t xml:space="preserve"> </w:t>
      </w:r>
      <w:r w:rsidRPr="00A80A05">
        <w:rPr>
          <w:rFonts w:ascii="Arial" w:eastAsia="Times New Roman" w:hAnsi="Arial" w:cs="Arial"/>
          <w:color w:val="000000"/>
        </w:rPr>
        <w:t>neurological</w:t>
      </w:r>
      <w:r w:rsidR="002428F4">
        <w:rPr>
          <w:rFonts w:ascii="Arial" w:eastAsia="Times New Roman" w:hAnsi="Arial" w:cs="Arial"/>
          <w:color w:val="000000"/>
        </w:rPr>
        <w:t xml:space="preserve"> </w:t>
      </w:r>
      <w:r w:rsidRPr="00A80A05">
        <w:rPr>
          <w:rFonts w:ascii="Arial" w:eastAsia="Times New Roman" w:hAnsi="Arial" w:cs="Arial"/>
          <w:color w:val="000000"/>
        </w:rPr>
        <w:t>symptoms</w:t>
      </w:r>
      <w:r w:rsidR="002428F4">
        <w:rPr>
          <w:rFonts w:ascii="Arial" w:eastAsia="Times New Roman" w:hAnsi="Arial" w:cs="Arial"/>
          <w:color w:val="000000"/>
        </w:rPr>
        <w:t xml:space="preserve"> </w:t>
      </w:r>
      <w:r w:rsidRPr="00A80A05">
        <w:rPr>
          <w:rFonts w:ascii="Arial" w:eastAsia="Times New Roman" w:hAnsi="Arial" w:cs="Arial"/>
          <w:color w:val="000000"/>
        </w:rPr>
        <w:t>must be perform</w:t>
      </w:r>
      <w:r w:rsidR="002428F4">
        <w:rPr>
          <w:rFonts w:ascii="Arial" w:eastAsia="Times New Roman" w:hAnsi="Arial" w:cs="Arial"/>
          <w:color w:val="000000"/>
        </w:rPr>
        <w:t xml:space="preserve"> </w:t>
      </w:r>
      <w:r w:rsidRPr="00A80A05">
        <w:rPr>
          <w:rFonts w:ascii="Arial" w:eastAsia="Times New Roman" w:hAnsi="Arial" w:cs="Arial"/>
          <w:color w:val="000000"/>
        </w:rPr>
        <w:t>brain</w:t>
      </w:r>
      <w:r w:rsidR="002428F4">
        <w:rPr>
          <w:rFonts w:ascii="Arial" w:eastAsia="Times New Roman" w:hAnsi="Arial" w:cs="Arial"/>
          <w:color w:val="000000"/>
        </w:rPr>
        <w:t xml:space="preserve"> </w:t>
      </w:r>
      <w:r w:rsidRPr="00A80A05">
        <w:rPr>
          <w:rFonts w:ascii="Arial" w:eastAsia="Times New Roman" w:hAnsi="Arial" w:cs="Arial"/>
          <w:color w:val="000000"/>
        </w:rPr>
        <w:t>imaging</w:t>
      </w:r>
      <w:r w:rsidR="002428F4">
        <w:rPr>
          <w:rFonts w:ascii="Arial" w:eastAsia="Times New Roman" w:hAnsi="Arial" w:cs="Arial"/>
          <w:color w:val="000000"/>
        </w:rPr>
        <w:t xml:space="preserve"> </w:t>
      </w:r>
      <w:r w:rsidRPr="00A80A05">
        <w:rPr>
          <w:rFonts w:ascii="Arial" w:eastAsia="Times New Roman" w:hAnsi="Arial" w:cs="Arial"/>
          <w:color w:val="000000"/>
        </w:rPr>
        <w:t>studies.</w:t>
      </w:r>
      <w:r w:rsidR="002428F4">
        <w:rPr>
          <w:rFonts w:ascii="Arial" w:eastAsia="Times New Roman" w:hAnsi="Arial" w:cs="Arial"/>
          <w:color w:val="000000"/>
        </w:rPr>
        <w:t xml:space="preserve"> </w:t>
      </w:r>
      <w:r w:rsidRPr="00A80A05">
        <w:rPr>
          <w:rFonts w:ascii="Arial" w:eastAsia="Times New Roman" w:hAnsi="Arial" w:cs="Arial"/>
          <w:color w:val="000000"/>
        </w:rPr>
        <w:t>In</w:t>
      </w:r>
      <w:r w:rsidR="002428F4">
        <w:rPr>
          <w:rFonts w:ascii="Arial" w:eastAsia="Times New Roman" w:hAnsi="Arial" w:cs="Arial"/>
          <w:color w:val="000000"/>
        </w:rPr>
        <w:t xml:space="preserve"> </w:t>
      </w:r>
      <w:r w:rsidRPr="00A80A05">
        <w:rPr>
          <w:rFonts w:ascii="Arial" w:eastAsia="Times New Roman" w:hAnsi="Arial" w:cs="Arial"/>
          <w:color w:val="000000"/>
        </w:rPr>
        <w:t>this</w:t>
      </w:r>
      <w:r w:rsidR="002428F4">
        <w:rPr>
          <w:rFonts w:ascii="Arial" w:eastAsia="Times New Roman" w:hAnsi="Arial" w:cs="Arial"/>
          <w:color w:val="000000"/>
        </w:rPr>
        <w:t xml:space="preserve"> </w:t>
      </w:r>
      <w:r w:rsidRPr="00A80A05">
        <w:rPr>
          <w:rFonts w:ascii="Arial" w:eastAsia="Times New Roman" w:hAnsi="Arial" w:cs="Arial"/>
          <w:color w:val="000000"/>
        </w:rPr>
        <w:t>study, it was</w:t>
      </w:r>
      <w:r w:rsidR="002428F4">
        <w:rPr>
          <w:rFonts w:ascii="Arial" w:eastAsia="Times New Roman" w:hAnsi="Arial" w:cs="Arial"/>
          <w:color w:val="000000"/>
        </w:rPr>
        <w:t xml:space="preserve"> </w:t>
      </w:r>
      <w:r w:rsidRPr="00A80A05">
        <w:rPr>
          <w:rFonts w:ascii="Arial" w:eastAsia="Times New Roman" w:hAnsi="Arial" w:cs="Arial"/>
          <w:color w:val="000000"/>
        </w:rPr>
        <w:t>aimed</w:t>
      </w:r>
      <w:r w:rsidR="002428F4">
        <w:rPr>
          <w:rFonts w:ascii="Arial" w:eastAsia="Times New Roman" w:hAnsi="Arial" w:cs="Arial"/>
          <w:color w:val="000000"/>
        </w:rPr>
        <w:t xml:space="preserve"> </w:t>
      </w:r>
      <w:r w:rsidRPr="00A80A05">
        <w:rPr>
          <w:rFonts w:ascii="Arial" w:eastAsia="Times New Roman" w:hAnsi="Arial" w:cs="Arial"/>
          <w:color w:val="000000"/>
        </w:rPr>
        <w:t>to</w:t>
      </w:r>
      <w:r w:rsidR="002428F4">
        <w:rPr>
          <w:rFonts w:ascii="Arial" w:eastAsia="Times New Roman" w:hAnsi="Arial" w:cs="Arial"/>
          <w:color w:val="000000"/>
        </w:rPr>
        <w:t xml:space="preserve"> </w:t>
      </w:r>
      <w:r w:rsidRPr="00A80A05">
        <w:rPr>
          <w:rFonts w:ascii="Arial" w:eastAsia="Times New Roman" w:hAnsi="Arial" w:cs="Arial"/>
          <w:color w:val="000000"/>
        </w:rPr>
        <w:t>discuss</w:t>
      </w:r>
      <w:r w:rsidR="002428F4">
        <w:rPr>
          <w:rFonts w:ascii="Arial" w:eastAsia="Times New Roman" w:hAnsi="Arial" w:cs="Arial"/>
          <w:color w:val="000000"/>
        </w:rPr>
        <w:t xml:space="preserve"> </w:t>
      </w:r>
      <w:r w:rsidRPr="00A80A05">
        <w:rPr>
          <w:rFonts w:ascii="Arial" w:eastAsia="Times New Roman" w:hAnsi="Arial" w:cs="Arial"/>
          <w:color w:val="000000"/>
        </w:rPr>
        <w:t>with</w:t>
      </w:r>
      <w:r w:rsidR="002428F4">
        <w:rPr>
          <w:rFonts w:ascii="Arial" w:eastAsia="Times New Roman" w:hAnsi="Arial" w:cs="Arial"/>
          <w:color w:val="000000"/>
        </w:rPr>
        <w:t xml:space="preserve"> </w:t>
      </w:r>
      <w:r w:rsidRPr="00A80A05">
        <w:rPr>
          <w:rFonts w:ascii="Arial" w:eastAsia="Times New Roman" w:hAnsi="Arial" w:cs="Arial"/>
          <w:color w:val="000000"/>
        </w:rPr>
        <w:t>the</w:t>
      </w:r>
      <w:r w:rsidR="002428F4">
        <w:rPr>
          <w:rFonts w:ascii="Arial" w:eastAsia="Times New Roman" w:hAnsi="Arial" w:cs="Arial"/>
          <w:color w:val="000000"/>
        </w:rPr>
        <w:t xml:space="preserve"> literature </w:t>
      </w:r>
      <w:r w:rsidRPr="00A80A05">
        <w:rPr>
          <w:rFonts w:ascii="Arial" w:eastAsia="Times New Roman" w:hAnsi="Arial" w:cs="Arial"/>
          <w:color w:val="000000"/>
        </w:rPr>
        <w:t>findings of a woman</w:t>
      </w:r>
      <w:r w:rsidR="00B641DF">
        <w:rPr>
          <w:rFonts w:ascii="Arial" w:eastAsia="Times New Roman" w:hAnsi="Arial" w:cs="Arial"/>
          <w:color w:val="000000"/>
        </w:rPr>
        <w:t xml:space="preserve"> </w:t>
      </w:r>
      <w:r w:rsidRPr="00A80A05">
        <w:rPr>
          <w:rFonts w:ascii="Arial" w:eastAsia="Times New Roman" w:hAnsi="Arial" w:cs="Arial"/>
          <w:color w:val="000000"/>
        </w:rPr>
        <w:t>who has a lot of speech, insomnia, aggressive</w:t>
      </w:r>
      <w:r w:rsidR="00B641DF">
        <w:rPr>
          <w:rFonts w:ascii="Arial" w:eastAsia="Times New Roman" w:hAnsi="Arial" w:cs="Arial"/>
          <w:color w:val="000000"/>
        </w:rPr>
        <w:t xml:space="preserve"> </w:t>
      </w:r>
      <w:r w:rsidRPr="00A80A05">
        <w:rPr>
          <w:rFonts w:ascii="Arial" w:eastAsia="Times New Roman" w:hAnsi="Arial" w:cs="Arial"/>
          <w:color w:val="000000"/>
        </w:rPr>
        <w:t>behaviors in our</w:t>
      </w:r>
      <w:r w:rsidR="00B641DF">
        <w:rPr>
          <w:rFonts w:ascii="Arial" w:eastAsia="Times New Roman" w:hAnsi="Arial" w:cs="Arial"/>
          <w:color w:val="000000"/>
        </w:rPr>
        <w:t xml:space="preserve"> </w:t>
      </w:r>
      <w:r w:rsidRPr="00A80A05">
        <w:rPr>
          <w:rFonts w:ascii="Arial" w:eastAsia="Times New Roman" w:hAnsi="Arial" w:cs="Arial"/>
          <w:color w:val="000000"/>
        </w:rPr>
        <w:t>psychiatric</w:t>
      </w:r>
      <w:r w:rsidR="00B641DF">
        <w:rPr>
          <w:rFonts w:ascii="Arial" w:eastAsia="Times New Roman" w:hAnsi="Arial" w:cs="Arial"/>
          <w:color w:val="000000"/>
        </w:rPr>
        <w:t xml:space="preserve"> </w:t>
      </w:r>
      <w:r w:rsidRPr="00A80A05">
        <w:rPr>
          <w:rFonts w:ascii="Arial" w:eastAsia="Times New Roman" w:hAnsi="Arial" w:cs="Arial"/>
          <w:color w:val="000000"/>
        </w:rPr>
        <w:t>clinic</w:t>
      </w:r>
      <w:r w:rsidR="00B641DF">
        <w:rPr>
          <w:rFonts w:ascii="Arial" w:eastAsia="Times New Roman" w:hAnsi="Arial" w:cs="Arial"/>
          <w:color w:val="000000"/>
        </w:rPr>
        <w:t xml:space="preserve"> </w:t>
      </w:r>
      <w:r w:rsidRPr="00A80A05">
        <w:rPr>
          <w:rFonts w:ascii="Arial" w:eastAsia="Times New Roman" w:hAnsi="Arial" w:cs="Arial"/>
          <w:color w:val="000000"/>
        </w:rPr>
        <w:t>and</w:t>
      </w:r>
      <w:r w:rsidR="00B641DF">
        <w:rPr>
          <w:rFonts w:ascii="Arial" w:eastAsia="Times New Roman" w:hAnsi="Arial" w:cs="Arial"/>
          <w:color w:val="000000"/>
        </w:rPr>
        <w:t xml:space="preserve"> </w:t>
      </w:r>
      <w:r w:rsidRPr="00A80A05">
        <w:rPr>
          <w:rFonts w:ascii="Arial" w:eastAsia="Times New Roman" w:hAnsi="Arial" w:cs="Arial"/>
          <w:color w:val="000000"/>
        </w:rPr>
        <w:t>mass in the</w:t>
      </w:r>
      <w:r w:rsidR="00B641DF">
        <w:rPr>
          <w:rFonts w:ascii="Arial" w:eastAsia="Times New Roman" w:hAnsi="Arial" w:cs="Arial"/>
          <w:color w:val="000000"/>
        </w:rPr>
        <w:t xml:space="preserve"> </w:t>
      </w:r>
      <w:r w:rsidRPr="00A80A05">
        <w:rPr>
          <w:rFonts w:ascii="Arial" w:eastAsia="Times New Roman" w:hAnsi="Arial" w:cs="Arial"/>
          <w:color w:val="000000"/>
        </w:rPr>
        <w:t>right</w:t>
      </w:r>
      <w:r w:rsidR="00B641DF">
        <w:rPr>
          <w:rFonts w:ascii="Arial" w:eastAsia="Times New Roman" w:hAnsi="Arial" w:cs="Arial"/>
          <w:color w:val="000000"/>
        </w:rPr>
        <w:t xml:space="preserve"> </w:t>
      </w:r>
      <w:r w:rsidRPr="00A80A05">
        <w:rPr>
          <w:rFonts w:ascii="Arial" w:eastAsia="Times New Roman" w:hAnsi="Arial" w:cs="Arial"/>
          <w:color w:val="000000"/>
        </w:rPr>
        <w:t>pons</w:t>
      </w:r>
      <w:r w:rsidR="00B641DF">
        <w:rPr>
          <w:rFonts w:ascii="Arial" w:eastAsia="Times New Roman" w:hAnsi="Arial" w:cs="Arial"/>
          <w:color w:val="000000"/>
        </w:rPr>
        <w:t xml:space="preserve"> </w:t>
      </w:r>
      <w:r w:rsidRPr="00A80A05">
        <w:rPr>
          <w:rFonts w:ascii="Arial" w:eastAsia="Times New Roman" w:hAnsi="Arial" w:cs="Arial"/>
          <w:color w:val="000000"/>
        </w:rPr>
        <w:t>after</w:t>
      </w:r>
      <w:r w:rsidR="00B641DF">
        <w:rPr>
          <w:rFonts w:ascii="Arial" w:eastAsia="Times New Roman" w:hAnsi="Arial" w:cs="Arial"/>
          <w:color w:val="000000"/>
        </w:rPr>
        <w:t xml:space="preserve"> </w:t>
      </w:r>
      <w:r w:rsidRPr="00A80A05">
        <w:rPr>
          <w:rFonts w:ascii="Arial" w:eastAsia="Times New Roman" w:hAnsi="Arial" w:cs="Arial"/>
          <w:color w:val="000000"/>
        </w:rPr>
        <w:t>brain</w:t>
      </w:r>
      <w:r w:rsidR="00B641DF">
        <w:rPr>
          <w:rFonts w:ascii="Arial" w:eastAsia="Times New Roman" w:hAnsi="Arial" w:cs="Arial"/>
          <w:color w:val="000000"/>
        </w:rPr>
        <w:t xml:space="preserve"> </w:t>
      </w:r>
      <w:r w:rsidRPr="00A80A05">
        <w:rPr>
          <w:rFonts w:ascii="Arial" w:eastAsia="Times New Roman" w:hAnsi="Arial" w:cs="Arial"/>
          <w:color w:val="000000"/>
        </w:rPr>
        <w:t>neuroimaging.</w:t>
      </w:r>
    </w:p>
    <w:p w:rsidR="004A6AAC" w:rsidRPr="00A80A05" w:rsidRDefault="004A6AAC" w:rsidP="00A80A05">
      <w:pPr>
        <w:spacing w:before="100" w:beforeAutospacing="1" w:after="100" w:afterAutospacing="1" w:line="360" w:lineRule="auto"/>
        <w:jc w:val="both"/>
        <w:rPr>
          <w:rFonts w:ascii="Arial" w:eastAsia="Times New Roman" w:hAnsi="Arial" w:cs="Arial"/>
          <w:color w:val="000000"/>
        </w:rPr>
      </w:pPr>
      <w:r w:rsidRPr="00A80A05">
        <w:rPr>
          <w:rFonts w:ascii="Arial" w:eastAsia="Times New Roman" w:hAnsi="Arial" w:cs="Arial"/>
          <w:b/>
          <w:color w:val="000000"/>
        </w:rPr>
        <w:t>Keywords:</w:t>
      </w:r>
      <w:r w:rsidR="00B641DF">
        <w:rPr>
          <w:rFonts w:ascii="Arial" w:eastAsia="Times New Roman" w:hAnsi="Arial" w:cs="Arial"/>
          <w:b/>
          <w:color w:val="000000"/>
        </w:rPr>
        <w:t xml:space="preserve"> </w:t>
      </w:r>
      <w:r w:rsidRPr="00A80A05">
        <w:rPr>
          <w:rFonts w:ascii="Arial" w:eastAsia="Times New Roman" w:hAnsi="Arial" w:cs="Arial"/>
          <w:color w:val="000000"/>
        </w:rPr>
        <w:t>Brain tumor, psychiatric</w:t>
      </w:r>
      <w:r w:rsidR="00206AC0" w:rsidRPr="00A80A05">
        <w:rPr>
          <w:rFonts w:ascii="Arial" w:eastAsia="Times New Roman" w:hAnsi="Arial" w:cs="Arial"/>
          <w:color w:val="000000"/>
        </w:rPr>
        <w:t xml:space="preserve"> </w:t>
      </w:r>
      <w:r w:rsidRPr="00A80A05">
        <w:rPr>
          <w:rFonts w:ascii="Arial" w:eastAsia="Times New Roman" w:hAnsi="Arial" w:cs="Arial"/>
          <w:color w:val="000000"/>
        </w:rPr>
        <w:t>symptoms, diagnosis</w:t>
      </w:r>
    </w:p>
    <w:p w:rsidR="004A6AAC" w:rsidRPr="00A80A05" w:rsidRDefault="004A6AAC" w:rsidP="00A80A05">
      <w:pPr>
        <w:spacing w:before="100" w:beforeAutospacing="1" w:after="100" w:afterAutospacing="1" w:line="360" w:lineRule="auto"/>
        <w:jc w:val="both"/>
        <w:rPr>
          <w:rFonts w:ascii="Arial" w:eastAsia="Times New Roman" w:hAnsi="Arial" w:cs="Arial"/>
          <w:color w:val="000000"/>
        </w:rPr>
      </w:pPr>
    </w:p>
    <w:p w:rsidR="004A6AAC" w:rsidRPr="00A80A05" w:rsidRDefault="004A6AAC" w:rsidP="00A80A05">
      <w:pPr>
        <w:spacing w:before="100" w:beforeAutospacing="1" w:after="100" w:afterAutospacing="1" w:line="360" w:lineRule="auto"/>
        <w:rPr>
          <w:rFonts w:ascii="Arial" w:eastAsia="Times New Roman" w:hAnsi="Arial" w:cs="Arial"/>
          <w:b/>
          <w:caps/>
          <w:color w:val="000000"/>
        </w:rPr>
      </w:pPr>
      <w:r w:rsidRPr="00A80A05">
        <w:rPr>
          <w:rFonts w:ascii="Arial" w:eastAsia="Times New Roman" w:hAnsi="Arial" w:cs="Arial"/>
          <w:b/>
          <w:caps/>
          <w:color w:val="000000"/>
        </w:rPr>
        <w:t>Giriş</w:t>
      </w:r>
    </w:p>
    <w:p w:rsidR="004A6AAC" w:rsidRDefault="00C16E08" w:rsidP="00A80A05">
      <w:pPr>
        <w:widowControl w:val="0"/>
        <w:autoSpaceDE w:val="0"/>
        <w:autoSpaceDN w:val="0"/>
        <w:adjustRightInd w:val="0"/>
        <w:spacing w:line="360" w:lineRule="auto"/>
        <w:jc w:val="both"/>
        <w:rPr>
          <w:rFonts w:ascii="Arial" w:hAnsi="Arial" w:cs="Arial"/>
        </w:rPr>
      </w:pPr>
      <w:r>
        <w:rPr>
          <w:rFonts w:ascii="Arial" w:hAnsi="Arial" w:cs="Arial"/>
        </w:rPr>
        <w:t>Beyin tümörleri sıklıkla</w:t>
      </w:r>
      <w:r w:rsidR="004A6AAC" w:rsidRPr="00A80A05">
        <w:rPr>
          <w:rFonts w:ascii="Arial" w:hAnsi="Arial" w:cs="Arial"/>
        </w:rPr>
        <w:t xml:space="preserve"> epileptik </w:t>
      </w:r>
      <w:r w:rsidR="004A6AAC" w:rsidRPr="00A80A05">
        <w:rPr>
          <w:rFonts w:ascii="Arial" w:hAnsi="Arial" w:cs="Arial"/>
          <w:lang w:val="pt-BR"/>
        </w:rPr>
        <w:t>nöbet, ba</w:t>
      </w:r>
      <w:r w:rsidR="004A6AAC" w:rsidRPr="00A80A05">
        <w:rPr>
          <w:rFonts w:ascii="Arial" w:hAnsi="Arial" w:cs="Arial"/>
        </w:rPr>
        <w:t>ş</w:t>
      </w:r>
      <w:r w:rsidR="004A6AAC" w:rsidRPr="00A80A05">
        <w:rPr>
          <w:rFonts w:ascii="Arial" w:hAnsi="Arial" w:cs="Arial"/>
          <w:lang w:val="pt-BR"/>
        </w:rPr>
        <w:t xml:space="preserve"> a</w:t>
      </w:r>
      <w:r w:rsidR="004A6AAC" w:rsidRPr="00A80A05">
        <w:rPr>
          <w:rFonts w:ascii="Arial" w:hAnsi="Arial" w:cs="Arial"/>
        </w:rPr>
        <w:t>ğrısı</w:t>
      </w:r>
      <w:r w:rsidR="004A6AAC" w:rsidRPr="00A80A05">
        <w:rPr>
          <w:rFonts w:ascii="Arial" w:hAnsi="Arial" w:cs="Arial"/>
          <w:lang w:val="pt-BR"/>
        </w:rPr>
        <w:t xml:space="preserve"> ve fokal nörolojik</w:t>
      </w:r>
      <w:r w:rsidR="004A6AAC" w:rsidRPr="00A80A05">
        <w:rPr>
          <w:rFonts w:ascii="Arial" w:hAnsi="Arial" w:cs="Arial"/>
        </w:rPr>
        <w:t xml:space="preserve"> bulgulara neden olurla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author" : [ { "dropping-particle" : "", "family" : "O\u011fuz", "given" : "Nihan", "non-dropping-particle" : "", "parse-names" : false, "suffix" : "" }, { "dropping-particle" : "", "family" : "Ilnem", "given" : "Cem", "non-dropping-particle" : "", "parse-names" : false, "suffix" : "" }, { "dropping-particle" : "", "family" : "Yener", "given" : "Ferhan", "non-dropping-particle" : "", "parse-names" : false, "suffix" : "" } ], "container-title" : "Klinik Psikofarmakoloji Bu\u0308lteni", "id" : "ITEM-1", "issued" : { "date-parts" : [ [ "2005" ] ] }, "page" : "18-21", "title" : "Beyin Tu\u0308mo\u0308rlerin Neden Oldu\u011fu Psikiyatrik Tablolar: \u0130ki Olgu Sunumu", "type" : "article-journal", "volume" : "15" }, "uris" : [ "http://www.mendeley.com/documents/?uuid=43bf6df4-8b1e-4eec-8811-d876d40f2a33" ] } ], "mendeley" : { "formattedCitation" : "(1)", "plainTextFormattedCitation" : "(1)", "previouslyFormattedCitation" : "(1)"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1)</w:t>
      </w:r>
      <w:r w:rsidR="00165278" w:rsidRPr="00A80A05">
        <w:rPr>
          <w:rFonts w:ascii="Arial" w:hAnsi="Arial" w:cs="Arial"/>
        </w:rPr>
        <w:fldChar w:fldCharType="end"/>
      </w:r>
      <w:r w:rsidR="004A6AAC" w:rsidRPr="00A80A05">
        <w:rPr>
          <w:rFonts w:ascii="Arial" w:hAnsi="Arial" w:cs="Arial"/>
        </w:rPr>
        <w:t>. Bu belirtiler</w:t>
      </w:r>
      <w:r>
        <w:rPr>
          <w:rFonts w:ascii="Arial" w:hAnsi="Arial" w:cs="Arial"/>
        </w:rPr>
        <w:t>den başka daha az sıklıkla</w:t>
      </w:r>
      <w:r w:rsidR="004A6AAC" w:rsidRPr="00A80A05">
        <w:rPr>
          <w:rFonts w:ascii="Arial" w:hAnsi="Arial" w:cs="Arial"/>
        </w:rPr>
        <w:t xml:space="preserve"> bilişsel değişiklikler, konuşmada yavaşlama, zihin işlevlerinin sürdürülmesinde güçlük, günlük aktivitelere olan ilgi kaybı, kişilik değişiklikleri, </w:t>
      </w:r>
      <w:r w:rsidR="004A6AAC" w:rsidRPr="00A80A05">
        <w:rPr>
          <w:rFonts w:ascii="Arial" w:hAnsi="Arial" w:cs="Arial"/>
        </w:rPr>
        <w:lastRenderedPageBreak/>
        <w:t xml:space="preserve">yüksek frekanslı sesleri duyamama gibi çeşitli belirtilere de yol açabilirle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author" : [ { "dropping-particle" : "", "family" : "O\u011fuz", "given" : "Nihan", "non-dropping-particle" : "", "parse-names" : false, "suffix" : "" }, { "dropping-particle" : "", "family" : "Ilnem", "given" : "Cem", "non-dropping-particle" : "", "parse-names" : false, "suffix" : "" }, { "dropping-particle" : "", "family" : "Yener", "given" : "Ferhan", "non-dropping-particle" : "", "parse-names" : false, "suffix" : "" } ], "container-title" : "Klinik Psikofarmakoloji Bu\u0308lteni", "id" : "ITEM-1", "issued" : { "date-parts" : [ [ "2005" ] ] }, "page" : "18-21", "title" : "Beyin Tu\u0308mo\u0308rlerin Neden Oldu\u011fu Psikiyatrik Tablolar: \u0130ki Olgu Sunumu", "type" : "article-journal", "volume" : "15" }, "uris" : [ "http://www.mendeley.com/documents/?uuid=43bf6df4-8b1e-4eec-8811-d876d40f2a33" ] } ], "mendeley" : { "formattedCitation" : "(1)", "plainTextFormattedCitation" : "(1)", "previouslyFormattedCitation" : "(1)"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1)</w:t>
      </w:r>
      <w:r w:rsidR="00165278" w:rsidRPr="00A80A05">
        <w:rPr>
          <w:rFonts w:ascii="Arial" w:hAnsi="Arial" w:cs="Arial"/>
        </w:rPr>
        <w:fldChar w:fldCharType="end"/>
      </w:r>
      <w:r w:rsidR="004A6AAC" w:rsidRPr="00A80A05">
        <w:rPr>
          <w:rFonts w:ascii="Arial" w:hAnsi="Arial" w:cs="Arial"/>
        </w:rPr>
        <w:t>. Psikiyatrik belirtiler ise, beyin tümörü tanısı öncesi nadire</w:t>
      </w:r>
      <w:r>
        <w:rPr>
          <w:rFonts w:ascii="Arial" w:hAnsi="Arial" w:cs="Arial"/>
        </w:rPr>
        <w:t>n klinik tabloya eşlik edebilir</w:t>
      </w:r>
      <w:r w:rsidR="004A6AAC" w:rsidRPr="00A80A05">
        <w:rPr>
          <w:rFonts w:ascii="Arial" w:hAnsi="Arial" w:cs="Arial"/>
        </w:rPr>
        <w:t xml:space="preserve">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5498/wjp.v5.i3.273", "ISSN" : "2220-3206", "PMID" : "26425442", "abstract" : "Infrequently, psychiatric symptoms may be the only manifestation of brain tumors. They may present with mood symptoms, psychosis, memory problems, personality changes, anxiety, or anorexia. Symptoms may be misleading, complicating the clinical picture. A comprehensive review of the literature was conducted regarding reports of brain tumors and psychiatric symptoms from 1956-2014. Search engines used include PubMed, Ovid, Psych Info, MEDLINE, and MedScape. Search terms included psychiatric manifestations/symptoms, brain tumors/neoplasms. Our literature search yielded case reports, case studies, and case series. There are no double blind studies except for post-diagnosis/-surgery studies. Early diagnosis is critical for improved quality of life. Symptoms that suggest work-up with neuroimaging include: new-onset psychosis, mood/memory symptoms, occurrence of new or atypical symptoms, personality changes, and anorexia without body dysmorphic symptoms. This article reviews the existing literature regarding the diagnosis and management of this clinically complex condition.", "author" : [ { "dropping-particle" : "", "family" : "Madhusoodanan", "given" : "Subramoniam", "non-dropping-particle" : "", "parse-names" : false, "suffix" : "" }, { "dropping-particle" : "", "family" : "Ting", "given" : "Mark Bryan", "non-dropping-particle" : "", "parse-names" : false, "suffix" : "" }, { "dropping-particle" : "", "family" : "Farah", "given" : "Tara", "non-dropping-particle" : "", "parse-names" : false, "suffix" : "" }, { "dropping-particle" : "", "family" : "Ugur", "given" : "Umran", "non-dropping-particle" : "", "parse-names" : false, "suffix" : "" } ], "container-title" : "World Journal of Psychiatry", "id" : "ITEM-1", "issue" : "3", "issued" : { "date-parts" : [ [ "2015" ] ] }, "page" : "273", "title" : "Psychiatric aspects of brain tumors: A review", "type" : "article-journal", "volume" : "5" }, "uris" : [ "http://www.mendeley.com/documents/?uuid=86807404-65d7-4ea5-beb8-6c15e262551d" ] } ], "mendeley" : { "formattedCitation" : "(2)", "plainTextFormattedCitation" : "(2)", "previouslyFormattedCitation" : "(2)"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2,3)</w:t>
      </w:r>
      <w:r w:rsidR="00165278" w:rsidRPr="00A80A05">
        <w:rPr>
          <w:rFonts w:ascii="Arial" w:hAnsi="Arial" w:cs="Arial"/>
        </w:rPr>
        <w:fldChar w:fldCharType="end"/>
      </w:r>
      <w:r w:rsidR="004A6AAC" w:rsidRPr="00A80A05">
        <w:rPr>
          <w:rFonts w:ascii="Arial" w:hAnsi="Arial" w:cs="Arial"/>
        </w:rPr>
        <w:t>. Beyin tümörleri ile birlikte görülen psikiyatrik belirtilerin varlığı çok eski yıllardan bu yana klinisyenlerin dikkatini çekmiştir.</w:t>
      </w:r>
      <w:r w:rsidR="004A6AAC" w:rsidRPr="00A80A05">
        <w:rPr>
          <w:rFonts w:ascii="Arial" w:hAnsi="Arial" w:cs="Arial"/>
          <w:noProof/>
        </w:rPr>
        <w:t xml:space="preserve"> Jarquin-Valdivia’nın bildirdiğine göre; </w:t>
      </w:r>
      <w:r w:rsidR="004A6AAC" w:rsidRPr="00A80A05">
        <w:rPr>
          <w:rFonts w:ascii="Arial" w:hAnsi="Arial" w:cs="Arial"/>
        </w:rPr>
        <w:t>beyin tümörü tanısı almadan önce psikiyatrik belirtileri olan ilk olguyu bildiren hekim Giovanni</w:t>
      </w:r>
      <w:r w:rsidR="00DE239B" w:rsidRPr="00A80A05">
        <w:rPr>
          <w:rFonts w:ascii="Arial" w:hAnsi="Arial" w:cs="Arial"/>
        </w:rPr>
        <w:t xml:space="preserve"> </w:t>
      </w:r>
      <w:r w:rsidR="004A6AAC" w:rsidRPr="00A80A05">
        <w:rPr>
          <w:rFonts w:ascii="Arial" w:hAnsi="Arial" w:cs="Arial"/>
        </w:rPr>
        <w:t>Battista</w:t>
      </w:r>
      <w:r w:rsidR="00DE239B" w:rsidRPr="00A80A05">
        <w:rPr>
          <w:rFonts w:ascii="Arial" w:hAnsi="Arial" w:cs="Arial"/>
        </w:rPr>
        <w:t xml:space="preserve"> </w:t>
      </w:r>
      <w:r w:rsidR="004A6AAC" w:rsidRPr="00A80A05">
        <w:rPr>
          <w:rFonts w:ascii="Arial" w:hAnsi="Arial" w:cs="Arial"/>
        </w:rPr>
        <w:t>Morgagni’dir</w:t>
      </w:r>
      <w:r>
        <w:rPr>
          <w:rFonts w:ascii="Arial" w:hAnsi="Arial" w:cs="Arial"/>
        </w:rPr>
        <w:t xml:space="preserve">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1001/archneur.61.11.1800", "ISSN" : "00039942", "PMID" : "15534193", "author" : [ { "dropping-particle" : "", "family" : "Jarquin-Valdivia", "given" : "Adrian A.", "non-dropping-particle" : "", "parse-names" : false, "suffix" : "" } ], "container-title" : "Archives of Neurology", "id" : "ITEM-1", "issue" : "11", "issued" : { "date-parts" : [ [ "2004" ] ] }, "page" : "1800-1804", "title" : "Psychiatric symptoms and brain tumors: A brief historical overview", "type" : "article", "volume" : "61" }, "uris" : [ "http://www.mendeley.com/documents/?uuid=4db4100e-5962-4714-9e58-bc2337b315cf" ] } ], "mendeley" : { "formattedCitation" : "(3)", "plainTextFormattedCitation" : "(3)", "previouslyFormattedCitation" : "(3)"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4)</w:t>
      </w:r>
      <w:r w:rsidR="00165278" w:rsidRPr="00A80A05">
        <w:rPr>
          <w:rFonts w:ascii="Arial" w:hAnsi="Arial" w:cs="Arial"/>
        </w:rPr>
        <w:fldChar w:fldCharType="end"/>
      </w:r>
      <w:r w:rsidR="004A6AAC" w:rsidRPr="00A80A05">
        <w:rPr>
          <w:rFonts w:ascii="Arial" w:hAnsi="Arial" w:cs="Arial"/>
        </w:rPr>
        <w:t xml:space="preserve">.  Keschner ve arkadaşlarının yaptığı bir çalışmada, beyin tümörü tanılı </w:t>
      </w:r>
      <w:r>
        <w:rPr>
          <w:rFonts w:ascii="Arial" w:hAnsi="Arial" w:cs="Arial"/>
        </w:rPr>
        <w:t>530 hastanın %</w:t>
      </w:r>
      <w:r w:rsidR="004A6AAC" w:rsidRPr="00A80A05">
        <w:rPr>
          <w:rFonts w:ascii="Arial" w:hAnsi="Arial" w:cs="Arial"/>
        </w:rPr>
        <w:t xml:space="preserve">78'inde psikiyatrik belirtilerinin olduğu bildirilmişti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1001/jama.1938.02790100012004", "author" : [ { "dropping-particle" : "", "family" : "Keschner M.", "given" : "", "non-dropping-particle" : "", "parse-names" : false, "suffix" : "" }, { "dropping-particle" : "", "family" : "MB.", "given" : "Bender", "non-dropping-particle" : "", "parse-names" : false, "suffix" : "" }, { "dropping-particle" : "", "family" : "I.", "given" : "Strauss", "non-dropping-particle" : "", "parse-names" : false, "suffix" : "" } ], "container-title" : "The Journal of the American Medical Association", "id" : "ITEM-1", "issued" : { "date-parts" : [ [ "1938" ] ] }, "page" : "714-718", "title" : "Mental symptoms associated with brain tumor: a study of 530 verified cases.", "type" : "article-journal", "volume" : "110" }, "uris" : [ "http://www.mendeley.com/documents/?uuid=c18fda98-c2bf-49fe-ae6b-42528c959d49" ] } ], "mendeley" : { "formattedCitation" : "(4)", "plainTextFormattedCitation" : "(4)", "previouslyFormattedCitation" : "(4)"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5)</w:t>
      </w:r>
      <w:r w:rsidR="00165278" w:rsidRPr="00A80A05">
        <w:rPr>
          <w:rFonts w:ascii="Arial" w:hAnsi="Arial" w:cs="Arial"/>
        </w:rPr>
        <w:fldChar w:fldCharType="end"/>
      </w:r>
      <w:r w:rsidR="004A6AAC" w:rsidRPr="00A80A05">
        <w:rPr>
          <w:rFonts w:ascii="Arial" w:hAnsi="Arial" w:cs="Arial"/>
        </w:rPr>
        <w:t xml:space="preserve">. Bununla </w:t>
      </w:r>
      <w:r>
        <w:rPr>
          <w:rFonts w:ascii="Arial" w:hAnsi="Arial" w:cs="Arial"/>
        </w:rPr>
        <w:t>birlikte, 530 hastanın sadece %</w:t>
      </w:r>
      <w:r w:rsidR="004A6AAC" w:rsidRPr="00A80A05">
        <w:rPr>
          <w:rFonts w:ascii="Arial" w:hAnsi="Arial" w:cs="Arial"/>
        </w:rPr>
        <w:t>18'inde beyin tümörü tanısı öncesi psikiyatrik belirtilerin olduğunun bildiri</w:t>
      </w:r>
      <w:r>
        <w:rPr>
          <w:rFonts w:ascii="Arial" w:hAnsi="Arial" w:cs="Arial"/>
        </w:rPr>
        <w:t>lmiş olması da dikkat çekicidir</w:t>
      </w:r>
      <w:r w:rsidR="004A6AAC" w:rsidRPr="00A80A05">
        <w:rPr>
          <w:rFonts w:ascii="Arial" w:hAnsi="Arial" w:cs="Arial"/>
        </w:rPr>
        <w:t xml:space="preserve">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1001/jama.1938.02790100012004", "author" : [ { "dropping-particle" : "", "family" : "Keschner M.", "given" : "", "non-dropping-particle" : "", "parse-names" : false, "suffix" : "" }, { "dropping-particle" : "", "family" : "MB.", "given" : "Bender", "non-dropping-particle" : "", "parse-names" : false, "suffix" : "" }, { "dropping-particle" : "", "family" : "I.", "given" : "Strauss", "non-dropping-particle" : "", "parse-names" : false, "suffix" : "" } ], "container-title" : "The Journal of the American Medical Association", "id" : "ITEM-1", "issued" : { "date-parts" : [ [ "1938" ] ] }, "page" : "714-718", "title" : "Mental symptoms associated with brain tumor: a study of 530 verified cases.", "type" : "article-journal", "volume" : "110" }, "uris" : [ "http://www.mendeley.com/documents/?uuid=c18fda98-c2bf-49fe-ae6b-42528c959d49" ] } ], "mendeley" : { "formattedCitation" : "(4)", "plainTextFormattedCitation" : "(4)", "previouslyFormattedCitation" : "(4)"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5)</w:t>
      </w:r>
      <w:r w:rsidR="00165278" w:rsidRPr="00A80A05">
        <w:rPr>
          <w:rFonts w:ascii="Arial" w:hAnsi="Arial" w:cs="Arial"/>
        </w:rPr>
        <w:fldChar w:fldCharType="end"/>
      </w:r>
      <w:r w:rsidR="004A6AAC" w:rsidRPr="00A80A05">
        <w:rPr>
          <w:rFonts w:ascii="Arial" w:hAnsi="Arial" w:cs="Arial"/>
        </w:rPr>
        <w:t>. Beyin tümörü tanısı sonrası ve tedavisi sırasında uyum bozukluğu, kişilik değişiklikleri, anksiyete, depresyon ve deliryum sıklıkla gözlenen psikiyatrik bozukluklar olup, çoğu</w:t>
      </w:r>
      <w:r>
        <w:rPr>
          <w:rFonts w:ascii="Arial" w:hAnsi="Arial" w:cs="Arial"/>
        </w:rPr>
        <w:t xml:space="preserve"> zaman bu durum beyin tümörünün</w:t>
      </w:r>
      <w:r w:rsidR="004A6AAC" w:rsidRPr="00A80A05">
        <w:rPr>
          <w:rFonts w:ascii="Arial" w:hAnsi="Arial" w:cs="Arial"/>
        </w:rPr>
        <w:t xml:space="preserve"> psikososyal et</w:t>
      </w:r>
      <w:r>
        <w:rPr>
          <w:rFonts w:ascii="Arial" w:hAnsi="Arial" w:cs="Arial"/>
        </w:rPr>
        <w:t>kilerine bağlı ortaya çıkabilir</w:t>
      </w:r>
      <w:r w:rsidR="004A6AAC" w:rsidRPr="00A80A05">
        <w:rPr>
          <w:rFonts w:ascii="Arial" w:hAnsi="Arial" w:cs="Arial"/>
        </w:rPr>
        <w:t xml:space="preserve">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1093/jjco/hye039", "ISBN" : "0368-2811 (Print)\\r0368-2811 (Linking)", "ISSN" : "0368-2811", "PMID" : "11450992", "abstract" : "BACKGROUND Although a diagnosis of cancer today may no longer be considered to be the equivalent of a death sentence, many previous studies in Western countries have revealed that such a diagnosis places many kinds of emotional burden on a patient. However, few studies have focused on the nature of psychiatric disorders in Japanese cancer patients. METHODS We investigated the characteristics, reason for psychiatric consultation and psychiatric diagnosis of cancer patients by analyzing the database of patients referred to the Psychiatry Divisions at the National Cancer Center Hospital and the National Cancer Center Hospital East, Japan. RESULTS Among a total of 1721 referrals, most of the cancer patients (78%) were inpatients. Patients with lung cancer (19%) were the most common, followed by patients with breast cancer (13%) and with head and neck cancer (10%). More than half of the patients had recurrent and/or metastatic cancer and 60% of the patients had pain. The most common reason for the consultation was psychiatric evaluation (35%), followed by sleep disorders (19%), anxiety or fear (18%) and depression (18%). Regarding the psychiatric diagnosis, adjustment disorders were the most common (34%), followed by delirium (17%) and major depression (14%). The diagnosis of cancer had been disclosed to more than 99% of the patients. CONCLUSION The common psychiatric disorders observed in Japanese cancer patients were similar to those in the Western countries provided the cancer diagnosis is disclosed.", "author" : [ { "dropping-particle" : "", "family" : "Akechi", "given" : "T", "non-dropping-particle" : "", "parse-names" : false, "suffix" : "" }, { "dropping-particle" : "", "family" : "Nakano", "given" : "T", "non-dropping-particle" : "", "parse-names" : false, "suffix" : "" }, { "dropping-particle" : "", "family" : "Okamura", "given" : "H", "non-dropping-particle" : "", "parse-names" : false, "suffix" : "" }, { "dropping-particle" : "", "family" : "Ueda", "given" : "S", "non-dropping-particle" : "", "parse-names" : false, "suffix" : "" }, { "dropping-particle" : "", "family" : "Akizuki", "given" : "N", "non-dropping-particle" : "", "parse-names" : false, "suffix" : "" }, { "dropping-particle" : "", "family" : "Nakanishi", "given" : "T", "non-dropping-particle" : "", "parse-names" : false, "suffix" : "" }, { "dropping-particle" : "", "family" : "Yoshikawa", "given" : "E", "non-dropping-particle" : "", "parse-names" : false, "suffix" : "" }, { "dropping-particle" : "", "family" : "Matsuki", "given" : "H", "non-dropping-particle" : "", "parse-names" : false, "suffix" : "" }, { "dropping-particle" : "", "family" : "Hirabayashi", "given" : "E", "non-dropping-particle" : "", "parse-names" : false, "suffix" : "" }, { "dropping-particle" : "", "family" : "Uchitomi", "given" : "Y", "non-dropping-particle" : "", "parse-names" : false, "suffix" : "" } ], "container-title" : "Japanese journal of clinical oncology", "id" : "ITEM-1", "issue" : "5", "issued" : { "date-parts" : [ [ "2001" ] ] }, "page" : "188-94", "title" : "Psychiatric disorders in cancer patients: descriptive analysis of 1721 psychiatric referrals at two Japanese cancer center hospitals.", "type" : "article-journal", "volume" : "31" }, "uris" : [ "http://www.mendeley.com/documents/?uuid=96b0da93-e15f-4fda-b34c-0c3f1e0d0ef3" ] } ], "mendeley" : { "formattedCitation" : "(5)", "plainTextFormattedCitation" : "(5)", "previouslyFormattedCitation" : "(5)"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5</w:t>
      </w:r>
      <w:r w:rsidR="00165278" w:rsidRPr="00A80A05">
        <w:rPr>
          <w:rFonts w:ascii="Arial" w:hAnsi="Arial" w:cs="Arial"/>
        </w:rPr>
        <w:fldChar w:fldCharType="end"/>
      </w:r>
      <w:r w:rsidR="004A6AAC" w:rsidRPr="00A80A05">
        <w:rPr>
          <w:rFonts w:ascii="Arial" w:hAnsi="Arial" w:cs="Arial"/>
        </w:rPr>
        <w:t>-</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1007/s11060-009-9825-4", "ISBN" : "1573-7373 (Electronic)\\r0167-594X (Linking)", "ISSN" : "0167594X", "PMID" : "19262993", "abstract" : "Depression is a common complication/co-morbidity in patients with brain tumors. Better understanding of the relationships between brain tumors and depression should lead to improvement in patient care. This paper reviews these relationships in order to direct further study to improve patient care, and hopefully, outcome. Both anatomic and physiological perturbations in the brain are likely involved in the associations between depression and brain tumors. Tumor treatments are also associated with depression. Depression has a significant negative impact on outcome in brain tumor patients. The role of treatment of depression in brain tumor patients has been scantly studied. Further investigation directed to these areas of knowledge deficit should benefit depressed patients with brain tumors.", "author" : [ { "dropping-particle" : "", "family" : "Litofsky", "given" : "Scott N.", "non-dropping-particle" : "", "parse-names" : false, "suffix" : "" }, { "dropping-particle" : "", "family" : "Resnick", "given" : "Andrew G.", "non-dropping-particle" : "", "parse-names" : false, "suffix" : "" } ], "container-title" : "Journal of Neuro-Oncology", "id" : "ITEM-1", "issue" : "2", "issued" : { "date-parts" : [ [ "2009" ] ] }, "page" : "153-161", "title" : "The relationships between depression and brain tumors", "type" : "article", "volume" : "94" }, "uris" : [ "http://www.mendeley.com/documents/?uuid=5e183fdb-4d9d-4cfd-8d6a-ddbbb7aa8ef0" ] } ], "mendeley" : { "formattedCitation" : "(7)", "plainTextFormattedCitation" : "(7)", "previouslyFormattedCitation" : "(7)"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8)</w:t>
      </w:r>
      <w:r w:rsidR="00165278" w:rsidRPr="00A80A05">
        <w:rPr>
          <w:rFonts w:ascii="Arial" w:hAnsi="Arial" w:cs="Arial"/>
        </w:rPr>
        <w:fldChar w:fldCharType="end"/>
      </w:r>
      <w:r w:rsidR="004A6AAC" w:rsidRPr="00A80A05">
        <w:rPr>
          <w:rFonts w:ascii="Arial" w:hAnsi="Arial" w:cs="Arial"/>
        </w:rPr>
        <w:t xml:space="preserve">. Çoğu beyin tümörü kitle etkisi nedeniyle özgül nörolojik belirtilerle kendini gösterir iken, nadir durumlarda öncelikle psikiyatrik belirtiler devam eden süreçte ise, nörolojik bulgularla betin tümörü tanısı konulabilmektedi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5498/wjp.v5.i3.273", "ISSN" : "2220-3206", "PMID" : "26425442", "abstract" : "Infrequently, psychiatric symptoms may be the only manifestation of brain tumors. They may present with mood symptoms, psychosis, memory problems, personality changes, anxiety, or anorexia. Symptoms may be misleading, complicating the clinical picture. A comprehensive review of the literature was conducted regarding reports of brain tumors and psychiatric symptoms from 1956-2014. Search engines used include PubMed, Ovid, Psych Info, MEDLINE, and MedScape. Search terms included psychiatric manifestations/symptoms, brain tumors/neoplasms. Our literature search yielded case reports, case studies, and case series. There are no double blind studies except for post-diagnosis/-surgery studies. Early diagnosis is critical for improved quality of life. Symptoms that suggest work-up with neuroimaging include: new-onset psychosis, mood/memory symptoms, occurrence of new or atypical symptoms, personality changes, and anorexia without body dysmorphic symptoms. This article reviews the existing literature regarding the diagnosis and management of this clinically complex condition.", "author" : [ { "dropping-particle" : "", "family" : "Madhusoodanan", "given" : "Subramoniam", "non-dropping-particle" : "", "parse-names" : false, "suffix" : "" }, { "dropping-particle" : "", "family" : "Ting", "given" : "Mark Bryan", "non-dropping-particle" : "", "parse-names" : false, "suffix" : "" }, { "dropping-particle" : "", "family" : "Farah", "given" : "Tara", "non-dropping-particle" : "", "parse-names" : false, "suffix" : "" }, { "dropping-particle" : "", "family" : "Ugur", "given" : "Umran", "non-dropping-particle" : "", "parse-names" : false, "suffix" : "" } ], "container-title" : "World Journal of Psychiatry", "id" : "ITEM-1", "issue" : "3", "issued" : { "date-parts" : [ [ "2015" ] ] }, "page" : "273", "title" : "Psychiatric aspects of brain tumors: A review", "type" : "article-journal", "volume" : "5" }, "uris" : [ "http://www.mendeley.com/documents/?uuid=86807404-65d7-4ea5-beb8-6c15e262551d" ] } ], "mendeley" : { "formattedCitation" : "(2)", "plainTextFormattedCitation" : "(2)", "previouslyFormattedCitation" : "(2)"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1,2)</w:t>
      </w:r>
      <w:r w:rsidR="00165278" w:rsidRPr="00A80A05">
        <w:rPr>
          <w:rFonts w:ascii="Arial" w:hAnsi="Arial" w:cs="Arial"/>
        </w:rPr>
        <w:fldChar w:fldCharType="end"/>
      </w:r>
      <w:r w:rsidR="004A6AAC" w:rsidRPr="00A80A05">
        <w:rPr>
          <w:rFonts w:ascii="Arial" w:hAnsi="Arial" w:cs="Arial"/>
        </w:rPr>
        <w:t xml:space="preserve">. Beyin tümörlerinden kaynaklanan psikiyatrik belirtiler; talamokortikal yapıların, serebral beyaz cevherin, uzun lif sistemlerinin, frontal, temporal korteks ve korpuskallosumun etkilenmesiyle ortaya çıkabilirle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author" : [ { "dropping-particle" : "", "family" : "O\u011fuz", "given" : "Nihan", "non-dropping-particle" : "", "parse-names" : false, "suffix" : "" }, { "dropping-particle" : "", "family" : "Ilnem", "given" : "Cem", "non-dropping-particle" : "", "parse-names" : false, "suffix" : "" }, { "dropping-particle" : "", "family" : "Yener", "given" : "Ferhan", "non-dropping-particle" : "", "parse-names" : false, "suffix" : "" } ], "container-title" : "Klinik Psikofarmakoloji Bu\u0308lteni", "id" : "ITEM-1", "issued" : { "date-parts" : [ [ "2005" ] ] }, "page" : "18-21", "title" : "Beyin Tu\u0308mo\u0308rlerin Neden Oldu\u011fu Psikiyatrik Tablolar: \u0130ki Olgu Sunumu", "type" : "article-journal", "volume" : "15" }, "uris" : [ "http://www.mendeley.com/documents/?uuid=43bf6df4-8b1e-4eec-8811-d876d40f2a33" ] } ], "mendeley" : { "formattedCitation" : "(1)", "plainTextFormattedCitation" : "(1)", "previouslyFormattedCitation" : "(1)"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1)</w:t>
      </w:r>
      <w:r w:rsidR="00165278" w:rsidRPr="00A80A05">
        <w:rPr>
          <w:rFonts w:ascii="Arial" w:hAnsi="Arial" w:cs="Arial"/>
        </w:rPr>
        <w:fldChar w:fldCharType="end"/>
      </w:r>
      <w:r w:rsidR="004A6AAC" w:rsidRPr="00A80A05">
        <w:rPr>
          <w:rFonts w:ascii="Arial" w:hAnsi="Arial" w:cs="Arial"/>
        </w:rPr>
        <w:t xml:space="preserve">. Beynin nöronal bağlantıları nedeniyle, bir bölgedeki lezyon, altta yatan nöronal odakların işlevine bağlı olarak çok sayıda belirti gösterebili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5498/wjp.v5.i3.273", "ISSN" : "2220-3206", "PMID" : "26425442", "abstract" : "Infrequently, psychiatric symptoms may be the only manifestation of brain tumors. They may present with mood symptoms, psychosis, memory problems, personality changes, anxiety, or anorexia. Symptoms may be misleading, complicating the clinical picture. A comprehensive review of the literature was conducted regarding reports of brain tumors and psychiatric symptoms from 1956-2014. Search engines used include PubMed, Ovid, Psych Info, MEDLINE, and MedScape. Search terms included psychiatric manifestations/symptoms, brain tumors/neoplasms. Our literature search yielded case reports, case studies, and case series. There are no double blind studies except for post-diagnosis/-surgery studies. Early diagnosis is critical for improved quality of life. Symptoms that suggest work-up with neuroimaging include: new-onset psychosis, mood/memory symptoms, occurrence of new or atypical symptoms, personality changes, and anorexia without body dysmorphic symptoms. This article reviews the existing literature regarding the diagnosis and management of this clinically complex condition.", "author" : [ { "dropping-particle" : "", "family" : "Madhusoodanan", "given" : "Subramoniam", "non-dropping-particle" : "", "parse-names" : false, "suffix" : "" }, { "dropping-particle" : "", "family" : "Ting", "given" : "Mark Bryan", "non-dropping-particle" : "", "parse-names" : false, "suffix" : "" }, { "dropping-particle" : "", "family" : "Farah", "given" : "Tara", "non-dropping-particle" : "", "parse-names" : false, "suffix" : "" }, { "dropping-particle" : "", "family" : "Ugur", "given" : "Umran", "non-dropping-particle" : "", "parse-names" : false, "suffix" : "" } ], "container-title" : "World Journal of Psychiatry", "id" : "ITEM-1", "issue" : "3", "issued" : { "date-parts" : [ [ "2015" ] ] }, "page" : "273", "title" : "Psychiatric aspects of brain tumors: A review", "type" : "article-journal", "volume" : "5" }, "uris" : [ "http://www.mendeley.com/documents/?uuid=86807404-65d7-4ea5-beb8-6c15e262551d" ] } ], "mendeley" : { "formattedCitation" : "(2)", "plainTextFormattedCitation" : "(2)", "previouslyFormattedCitation" : "(2)"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2)</w:t>
      </w:r>
      <w:r w:rsidR="00165278" w:rsidRPr="00A80A05">
        <w:rPr>
          <w:rFonts w:ascii="Arial" w:hAnsi="Arial" w:cs="Arial"/>
        </w:rPr>
        <w:fldChar w:fldCharType="end"/>
      </w:r>
      <w:r w:rsidR="004A6AAC" w:rsidRPr="00A80A05">
        <w:rPr>
          <w:rFonts w:ascii="Arial" w:hAnsi="Arial" w:cs="Arial"/>
        </w:rPr>
        <w:t>. Bu nedenle olgular ilk muayene sırasında</w:t>
      </w:r>
      <w:r>
        <w:rPr>
          <w:rFonts w:ascii="Arial" w:hAnsi="Arial" w:cs="Arial"/>
        </w:rPr>
        <w:t xml:space="preserve"> </w:t>
      </w:r>
      <w:r w:rsidR="004A6AAC" w:rsidRPr="00A80A05">
        <w:rPr>
          <w:rFonts w:ascii="Arial" w:hAnsi="Arial" w:cs="Arial"/>
        </w:rPr>
        <w:t xml:space="preserve">duygudurum bozuklukları, kaygı bozuklukları veya psikotik bozukluklar gibi birçok psikiyatrik bozukluk tanısı alabilirle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author" : [ { "dropping-particle" : "", "family" : "O\u011fuz", "given" : "Nihan", "non-dropping-particle" : "", "parse-names" : false, "suffix" : "" }, { "dropping-particle" : "", "family" : "Ilnem", "given" : "Cem", "non-dropping-particle" : "", "parse-names" : false, "suffix" : "" }, { "dropping-particle" : "", "family" : "Yener", "given" : "Ferhan", "non-dropping-particle" : "", "parse-names" : false, "suffix" : "" } ], "container-title" : "Klinik Psikofarmakoloji Bu\u0308lteni", "id" : "ITEM-1", "issued" : { "date-parts" : [ [ "2005" ] ] }, "page" : "18-21", "title" : "Beyin Tu\u0308mo\u0308rlerin Neden Oldu\u011fu Psikiyatrik Tablolar: \u0130ki Olgu Sunumu", "type" : "article-journal", "volume" : "15" }, "uris" : [ "http://www.mendeley.com/documents/?uuid=43bf6df4-8b1e-4eec-8811-d876d40f2a33" ] } ], "mendeley" : { "formattedCitation" : "(1)", "plainTextFormattedCitation" : "(1)", "previouslyFormattedCitation" : "(1)"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1)</w:t>
      </w:r>
      <w:r w:rsidR="00165278" w:rsidRPr="00A80A05">
        <w:rPr>
          <w:rFonts w:ascii="Arial" w:hAnsi="Arial" w:cs="Arial"/>
        </w:rPr>
        <w:fldChar w:fldCharType="end"/>
      </w:r>
      <w:r w:rsidR="004A6AAC" w:rsidRPr="00A80A05">
        <w:rPr>
          <w:rFonts w:ascii="Arial" w:hAnsi="Arial" w:cs="Arial"/>
        </w:rPr>
        <w:t xml:space="preserve">. Beyin lezyonlarının belirtileri, etkilenen bölgelerin ağların işlevini nasıl değiştirdiğine bağlıdı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1586/14737175.7.4.343", "ISSN" : "14737175", "PMID" : "17425489", "abstract" : "Brain tumors can cause any type of psychiatric symptoms. Rarely, brain tumors can present without any localizing signs but with psychiatric symptoms. A review of the literature indicates that there is no association between psychiatric symptoms and tumor location or histological type. Hence, it is important for clinicians to have an index of suspicion of brain tumor in patients with new-onset psychiatric symptoms, atypical presentations and treatment resistance and, as a result, consider neuroimaging. Early detection is of paramount importance for treatment and quality of life of patients. Mood symptoms may herald a brain tumor. For example, anorexia can be a presenting symptom of hypothalamic tumors. A prospective controlled study will be of benefit to further assess the association between psychiatric symptoms and brain tumor locations. New developments in the diagnostic and treatment area of brain tumors would be of help in undertaking such a prospective study.", "author" : [ { "dropping-particle" : "", "family" : "Madhusoodanan", "given" : "Subramoniam", "non-dropping-particle" : "", "parse-names" : false, "suffix" : "" }, { "dropping-particle" : "", "family" : "Danan", "given" : "Deepa", "non-dropping-particle" : "", "parse-names" : false, "suffix" : "" }, { "dropping-particle" : "", "family" : "Moise", "given" : "Despina", "non-dropping-particle" : "", "parse-names" : false, "suffix" : "" } ], "container-title" : "Expert Review of Neurotherapeutics", "id" : "ITEM-1", "issue" : "4", "issued" : { "date-parts" : [ [ "2007" ] ] }, "page" : "343-349", "title" : "Psychiatric manifestations of brain tumors: Diagnostic implications", "type" : "article", "volume" : "7" }, "uris" : [ "http://www.mendeley.com/documents/?uuid=dd513e75-b01a-44cb-b72b-72a28bf07aef" ] } ], "mendeley" : { "formattedCitation" : "(8)", "plainTextFormattedCitation" : "(8)", "previouslyFormattedCitation" : "(8)"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9)</w:t>
      </w:r>
      <w:r w:rsidR="00165278" w:rsidRPr="00A80A05">
        <w:rPr>
          <w:rFonts w:ascii="Arial" w:hAnsi="Arial" w:cs="Arial"/>
        </w:rPr>
        <w:fldChar w:fldCharType="end"/>
      </w:r>
      <w:r w:rsidR="004A6AAC" w:rsidRPr="00A80A05">
        <w:rPr>
          <w:rFonts w:ascii="Arial" w:hAnsi="Arial" w:cs="Arial"/>
        </w:rPr>
        <w:t>. Örneğin, anoreksi belirtileri ve hipotalamik tümörler, psikotik</w:t>
      </w:r>
      <w:r>
        <w:rPr>
          <w:rFonts w:ascii="Arial" w:hAnsi="Arial" w:cs="Arial"/>
        </w:rPr>
        <w:t xml:space="preserve"> </w:t>
      </w:r>
      <w:r w:rsidR="004A6AAC" w:rsidRPr="00A80A05">
        <w:rPr>
          <w:rFonts w:ascii="Arial" w:hAnsi="Arial" w:cs="Arial"/>
        </w:rPr>
        <w:t xml:space="preserve">belirti ve hipofiz tümörleri, bellek bozuklukları ve talamik tümörler, duygudurum belirtileri ve frontal tümörler arasında olası anlamlı bir ilişki bulunmuştu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1586/ern.10.94", "ISSN" : "1473-7175", "PMID" : "20925469", "abstract" : "A meta-analytic study of reports of brain tumors and psychiatric symptoms for the past 50 years was conducted to examine potential associations between tumor location and psychiatric symptoms. Results demonstrated that there is a statistically significant association between anorexia symptoms and hypothalamic tumors. For the rest of the brain regions a statistically significant association could not be definitively determined. However, several of the regions demonstrated an increased likelihood of associated symptoms when compared with other regions. The methodological limitations of this analysis are discussed.", "author" : [ { "dropping-particle" : "", "family" : "Madhusoodanan", "given" : "Subramoniam", "non-dropping-particle" : "", "parse-names" : false, "suffix" : "" }, { "dropping-particle" : "", "family" : "Opler", "given" : "Mark G A", "non-dropping-particle" : "", "parse-names" : false, "suffix" : "" }, { "dropping-particle" : "", "family" : "Moise", "given" : "Despina", "non-dropping-particle" : "", "parse-names" : false, "suffix" : "" }, { "dropping-particle" : "", "family" : "Gordon", "given" : "Jessica", "non-dropping-particle" : "", "parse-names" : false, "suffix" : "" }, { "dropping-particle" : "", "family" : "Danan", "given" : "Deepa M", "non-dropping-particle" : "", "parse-names" : false, "suffix" : "" }, { "dropping-particle" : "", "family" : "Sinha", "given" : "Abhishek", "non-dropping-particle" : "", "parse-names" : false, "suffix" : "" }, { "dropping-particle" : "", "family" : "Babu", "given" : "Ramesh P", "non-dropping-particle" : "", "parse-names" : false, "suffix" : "" } ], "container-title" : "Expert review of neurotherapeutics", "id" : "ITEM-1", "issue" : "10", "issued" : { "date-parts" : [ [ "2010" ] ] }, "page" : "1529-1536", "title" : "Brain tumor location and psychiatric symptoms: is there any association? A meta-analysis of published case studies.", "type" : "article-journal", "volume" : "10" }, "uris" : [ "http://www.mendeley.com/documents/?uuid=35e016a2-2693-4ae4-aaf2-820adddc3947" ] } ], "mendeley" : { "formattedCitation" : "(9)", "plainTextFormattedCitation" : "(9)", "previouslyFormattedCitation" : "(9)"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10)</w:t>
      </w:r>
      <w:r w:rsidR="00165278" w:rsidRPr="00A80A05">
        <w:rPr>
          <w:rFonts w:ascii="Arial" w:hAnsi="Arial" w:cs="Arial"/>
        </w:rPr>
        <w:fldChar w:fldCharType="end"/>
      </w:r>
      <w:r w:rsidR="004A6AAC" w:rsidRPr="00A80A05">
        <w:rPr>
          <w:rFonts w:ascii="Arial" w:hAnsi="Arial" w:cs="Arial"/>
        </w:rPr>
        <w:t>. Bazı tümör lokasyonları ve psikiyatrik belirti arasında bir ilişki olabilse de, belirtileri</w:t>
      </w:r>
      <w:r>
        <w:rPr>
          <w:rFonts w:ascii="Arial" w:hAnsi="Arial" w:cs="Arial"/>
        </w:rPr>
        <w:t xml:space="preserve"> </w:t>
      </w:r>
      <w:r w:rsidR="004A6AAC" w:rsidRPr="00A80A05">
        <w:rPr>
          <w:rFonts w:ascii="Arial" w:hAnsi="Arial" w:cs="Arial"/>
        </w:rPr>
        <w:t xml:space="preserve">lokasyona göre tahmin etmek oldukça zordur veya önceden öngörülemeyebili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5498/wjp.v5.i3.273", "ISSN" : "2220-3206", "PMID" : "26425442", "abstract" : "Infrequently, psychiatric symptoms may be the only manifestation of brain tumors. They may present with mood symptoms, psychosis, memory problems, personality changes, anxiety, or anorexia. Symptoms may be misleading, complicating the clinical picture. A comprehensive review of the literature was conducted regarding reports of brain tumors and psychiatric symptoms from 1956-2014. Search engines used include PubMed, Ovid, Psych Info, MEDLINE, and MedScape. Search terms included psychiatric manifestations/symptoms, brain tumors/neoplasms. Our literature search yielded case reports, case studies, and case series. There are no double blind studies except for post-diagnosis/-surgery studies. Early diagnosis is critical for improved quality of life. Symptoms that suggest work-up with neuroimaging include: new-onset psychosis, mood/memory symptoms, occurrence of new or atypical symptoms, personality changes, and anorexia without body dysmorphic symptoms. This article reviews the existing literature regarding the diagnosis and management of this clinically complex condition.", "author" : [ { "dropping-particle" : "", "family" : "Madhusoodanan", "given" : "Subramoniam", "non-dropping-particle" : "", "parse-names" : false, "suffix" : "" }, { "dropping-particle" : "", "family" : "Ting", "given" : "Mark Bryan", "non-dropping-particle" : "", "parse-names" : false, "suffix" : "" }, { "dropping-particle" : "", "family" : "Farah", "given" : "Tara", "non-dropping-particle" : "", "parse-names" : false, "suffix" : "" }, { "dropping-particle" : "", "family" : "Ugur", "given" : "Umran", "non-dropping-particle" : "", "parse-names" : false, "suffix" : "" } ], "container-title" : "World Journal of Psychiatry", "id" : "ITEM-1", "issue" : "3", "issued" : { "date-parts" : [ [ "2015" ] ] }, "page" : "273", "title" : "Psychiatric aspects of brain tumors: A review", "type" : "article-journal", "volume" : "5" }, "uris" : [ "http://www.mendeley.com/documents/?uuid=86807404-65d7-4ea5-beb8-6c15e262551d" ] } ], "mendeley" : { "formattedCitation" : "(2)", "plainTextFormattedCitation" : "(2)", "previouslyFormattedCitation" : "(2)"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2)</w:t>
      </w:r>
      <w:r w:rsidR="00165278" w:rsidRPr="00A80A05">
        <w:rPr>
          <w:rFonts w:ascii="Arial" w:hAnsi="Arial" w:cs="Arial"/>
        </w:rPr>
        <w:fldChar w:fldCharType="end"/>
      </w:r>
      <w:r w:rsidR="004A6AAC" w:rsidRPr="00A80A05">
        <w:rPr>
          <w:rFonts w:ascii="Arial" w:hAnsi="Arial" w:cs="Arial"/>
        </w:rPr>
        <w:t>. Organi</w:t>
      </w:r>
      <w:r>
        <w:rPr>
          <w:rFonts w:ascii="Arial" w:hAnsi="Arial" w:cs="Arial"/>
        </w:rPr>
        <w:t>k bir lezyona işaret eden özgül</w:t>
      </w:r>
      <w:r w:rsidR="004A6AAC" w:rsidRPr="00A80A05">
        <w:rPr>
          <w:rFonts w:ascii="Arial" w:hAnsi="Arial" w:cs="Arial"/>
        </w:rPr>
        <w:t xml:space="preserve"> bir psikiyatrik belirti yoktu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11919/j.issn.1002-0829.215039", "ISBN" : "0895-0172\\r1545-7222", "ISSN" : "10020829", "PMID" : "26300601", "abstract" : "Secondary mania has been reported with toxic and metabolic disturbances, primary and metastatic brain tumors, epilepsy, and cerebrovascular events. We present a patient who developed a manic episode after a pontin cavernous angioma. To our knowledge, this is the first report describing secondary mania in a case with vascular angioma in the pons. (PsycINFO Database Record (c) 2008 APA, all rights reserved) (from the journal abstract)", "author" : [ { "dropping-particle" : "", "family" : "Saha", "given" : "Rahul", "non-dropping-particle" : "", "parse-names" : false, "suffix" : "" }, { "dropping-particle" : "", "family" : "Jakhar", "given" : "Kiran", "non-dropping-particle" : "", "parse-names" : false, "suffix" : "" } ], "container-title" : "Shanghai Archives of Psychiatry", "id" : "ITEM-1", "issue" : "3", "issued" : { "date-parts" : [ [ "2015" ] ] }, "page" : "183-185", "title" : "Oligodendroglioma presenting as chronic mania", "type" : "article-journal", "volume" : "27" }, "uris" : [ "http://www.mendeley.com/documents/?uuid=05d161ab-ec71-40f0-a214-e5e93097503e" ] } ], "mendeley" : { "formattedCitation" : "(10)", "plainTextFormattedCitation" : "(10)", "previouslyFormattedCitation" : "(10)"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11)</w:t>
      </w:r>
      <w:r w:rsidR="00165278" w:rsidRPr="00A80A05">
        <w:rPr>
          <w:rFonts w:ascii="Arial" w:hAnsi="Arial" w:cs="Arial"/>
        </w:rPr>
        <w:fldChar w:fldCharType="end"/>
      </w:r>
      <w:r w:rsidR="004A6AAC" w:rsidRPr="00A80A05">
        <w:rPr>
          <w:rFonts w:ascii="Arial" w:hAnsi="Arial" w:cs="Arial"/>
        </w:rPr>
        <w:t xml:space="preserve">. Manik dönem belirtileri nadiren kanser ve beyin tümörleri ile ilişkilidir </w:t>
      </w:r>
      <w:r w:rsidR="00165278" w:rsidRPr="00C16E08">
        <w:rPr>
          <w:rFonts w:ascii="Arial" w:hAnsi="Arial" w:cs="Arial"/>
        </w:rPr>
        <w:fldChar w:fldCharType="begin" w:fldLock="1"/>
      </w:r>
      <w:r w:rsidR="004A6AAC" w:rsidRPr="00C16E08">
        <w:rPr>
          <w:rFonts w:ascii="Arial" w:hAnsi="Arial" w:cs="Arial"/>
        </w:rPr>
        <w:instrText>ADDIN CSL_CITATION { "citationItems" : [ { "id" : "ITEM-1", "itemData" : { "DOI" : "10.1093/jjco/hye039", "ISBN" : "0368-2811 (Print)\\r0368-2811 (Linking)", "ISSN" : "0368-2811", "PMID" : "11450992", "abstract" : "BACKGROUND Although a diagnosis of cancer today may no longer be considered to be the equivalent of a death sentence, many previous studies in Western countries have revealed that such a diagnosis places many kinds of emotional burden on a patient. However, few studies have focused on the nature of psychiatric disorders in Japanese cancer patients. METHODS We investigated the characteristics, reason for psychiatric consultation and psychiatric diagnosis of cancer patients by analyzing the database of patients referred to the Psychiatry Divisions at the National Cancer Center Hospital and the National Cancer Center Hospital East, Japan. RESULTS Among a total of 1721 referrals, most of the cancer patients (78%) were inpatients. Patients with lung cancer (19%) were the most common, followed by patients with breast cancer (13%) and with head and neck cancer (10%). More than half of the patients had recurrent and/or metastatic cancer and 60% of the patients had pain. The most common reason for the consultation was psychiatric evaluation (35%), followed by sleep disorders (19%), anxiety or fear (18%) and depression (18%). Regarding the psychiatric diagnosis, adjustment disorders were the most common (34%), followed by delirium (17%) and major depression (14%). The diagnosis of cancer had been disclosed to more than 99% of the patients. CONCLUSION The common psychiatric disorders observed in Japanese cancer patients were similar to those in the Western countries provided the cancer diagnosis is disclosed.", "author" : [ { "dropping-particle" : "", "family" : "Akechi", "given" : "T", "non-dropping-particle" : "", "parse-names" : false, "suffix" : "" }, { "dropping-particle" : "", "family" : "Nakano", "given" : "T", "non-dropping-particle" : "", "parse-names" : false, "suffix" : "" }, { "dropping-particle" : "", "family" : "Okamura", "given" : "H", "non-dropping-particle" : "", "parse-names" : false, "suffix" : "" }, { "dropping-particle" : "", "family" : "Ueda", "given" : "S", "non-dropping-particle" : "", "parse-names" : false, "suffix" : "" }, { "dropping-particle" : "", "family" : "Akizuki", "given" : "N", "non-dropping-particle" : "", "parse-names" : false, "suffix" : "" }, { "dropping-particle" : "", "family" : "Nakanishi", "given" : "T", "non-dropping-particle" : "", "parse-names" : false, "suffix" : "" }, { "dropping-particle" : "", "family" : "Yoshikawa", "given" : "E", "non-dropping-particle" : "", "parse-names" : false, "suffix" : "" }, { "dropping-particle" : "", "family" : "Matsuki", "given" : "H", "non-dropping-particle" : "", "parse-names" : false, "suffix" : "" }, { "dropping-particle" : "", "family" : "Hirabayashi", "given" : "E", "non-dropping-particle" : "", "parse-names" : false, "suffix" : "" }, { "dropping-particle" : "", "family" : "Uchitomi", "given" : "Y", "non-dropping-particle" : "", "parse-names" : false, "suffix" : "" } ], "container-title" : "Japanese journal of clinical oncology", "id" : "ITEM-1", "issue" : "5", "issued" : { "date-parts" : [ [ "2001" ] ] }, "page" : "188-94", "title" : "Psychiatric disorders in cancer patients: descriptive analysis of 1721 psychiatric referrals at two Japanese cancer center hospitals.", "type" : "article-journal", "volume" : "31" }, "uris" : [ "http://www.mendeley.com/documents/?uuid=96b0da93-e15f-4fda-b34c-0c3f1e0d0ef3" ] } ], "mendeley" : { "formattedCitation" : "(5)", "plainTextFormattedCitation" : "(5)", "previouslyFormattedCitation" : "(5)" }, "properties" : { "noteIndex" : 0 }, "schema" : "https://github.com/citation-style-language/schema/raw/master/csl-citation.json" }</w:instrText>
      </w:r>
      <w:r w:rsidR="00165278" w:rsidRPr="00C16E08">
        <w:rPr>
          <w:rFonts w:ascii="Arial" w:hAnsi="Arial" w:cs="Arial"/>
        </w:rPr>
        <w:fldChar w:fldCharType="separate"/>
      </w:r>
      <w:r w:rsidR="004A6AAC" w:rsidRPr="00C16E08">
        <w:rPr>
          <w:rFonts w:ascii="Arial" w:hAnsi="Arial" w:cs="Arial"/>
          <w:noProof/>
        </w:rPr>
        <w:t xml:space="preserve">(6, </w:t>
      </w:r>
      <w:r w:rsidR="00165278" w:rsidRPr="00C16E08">
        <w:rPr>
          <w:rFonts w:ascii="Arial" w:hAnsi="Arial" w:cs="Arial"/>
        </w:rPr>
        <w:fldChar w:fldCharType="end"/>
      </w:r>
      <w:r w:rsidR="004A6AAC" w:rsidRPr="00C16E08">
        <w:rPr>
          <w:rFonts w:ascii="Arial" w:hAnsi="Arial" w:cs="Arial"/>
        </w:rPr>
        <w:t>7).</w:t>
      </w:r>
      <w:r w:rsidR="00DE239B" w:rsidRPr="00C16E08">
        <w:rPr>
          <w:rFonts w:ascii="Arial" w:hAnsi="Arial" w:cs="Arial"/>
        </w:rPr>
        <w:t xml:space="preserve"> </w:t>
      </w:r>
      <w:r w:rsidR="004A6AAC" w:rsidRPr="00C16E08">
        <w:rPr>
          <w:rFonts w:ascii="Arial" w:hAnsi="Arial" w:cs="Arial"/>
        </w:rPr>
        <w:t xml:space="preserve">Mani ile ilişkili </w:t>
      </w:r>
      <w:r w:rsidR="00206AC0" w:rsidRPr="00C16E08">
        <w:rPr>
          <w:rFonts w:ascii="Arial" w:hAnsi="Arial" w:cs="Arial"/>
        </w:rPr>
        <w:t xml:space="preserve">beyin </w:t>
      </w:r>
      <w:r w:rsidR="004A6AAC" w:rsidRPr="00C16E08">
        <w:rPr>
          <w:rFonts w:ascii="Arial" w:hAnsi="Arial" w:cs="Arial"/>
        </w:rPr>
        <w:t>tümörlerin</w:t>
      </w:r>
      <w:r w:rsidR="00206AC0" w:rsidRPr="00C16E08">
        <w:rPr>
          <w:rFonts w:ascii="Arial" w:hAnsi="Arial" w:cs="Arial"/>
        </w:rPr>
        <w:t>in</w:t>
      </w:r>
      <w:r w:rsidR="004A6AAC" w:rsidRPr="00C16E08">
        <w:rPr>
          <w:rFonts w:ascii="Arial" w:hAnsi="Arial" w:cs="Arial"/>
        </w:rPr>
        <w:t xml:space="preserve"> </w:t>
      </w:r>
      <w:r w:rsidR="00206AC0" w:rsidRPr="00C16E08">
        <w:rPr>
          <w:rFonts w:ascii="Arial" w:hAnsi="Arial" w:cs="Arial"/>
        </w:rPr>
        <w:t xml:space="preserve">sıklıkla frontal, temporal lob, subkortikal limbik bölge ve pons yerleşimli olduğu bildirilmiştir </w:t>
      </w:r>
      <w:r w:rsidR="00165278" w:rsidRPr="00C16E08">
        <w:rPr>
          <w:rFonts w:ascii="Arial" w:hAnsi="Arial" w:cs="Arial"/>
        </w:rPr>
        <w:fldChar w:fldCharType="begin" w:fldLock="1"/>
      </w:r>
      <w:r w:rsidR="004A6AAC" w:rsidRPr="00C16E08">
        <w:rPr>
          <w:rFonts w:ascii="Arial" w:hAnsi="Arial" w:cs="Arial"/>
        </w:rPr>
        <w:instrText>ADDIN CSL_CITATION { "citationItems" : [ { "id" : "ITEM-1", "itemData" : { "DOI" : "10.1111/bdi.12387", "ISBN" : "1398-5647", "ISSN" : "13995618", "PMID" : "27112231", "abstract" : "OBJECTIVES Approximately 3.5 million Americans will experience a manic episode during their lifetimes. The most common causes are psychiatric illnesses such as bipolar I disorder and schizoaffective disorder, but mania can also occur secondary to neurological illnesses, brain injury, or neurosurgical procedures. METHODS For this narrative review, we searched Medline for articles on the association of mania with stroke, brain tumors, traumatic brain injury, multiple sclerosis, neurodegenerative disorders, epilepsy, and neurosurgical interventions. We discuss the epidemiology, features, and treatment of these cases. We also review the anatomy of the lesions, in light of what is known about the neurobiology of bipolar disorder. RESULTS The prevalence of mania in patients with brain lesions varies widely by condition, from &lt;2% in stroke to 31% in basal ganglia calcification. Mania occurs most commonly with lesions affecting frontal, temporal, and subcortical limbic brain areas. Right-sided lesions causing hypo-functionality or disconnection (e.g., stroke; neoplasms) and left-sided excitatory lesions (e.g., epileptogenic foci) are frequently observed. CONCLUSIONS Secondary mania should be suspected in patients with neurological deficits, histories atypical for classic bipolar disorder, and first manic episodes after the age of 40 years. Treatment with antimanic medications, along with specific treatment for the underlying neurologic condition, is typically required. Typical lesion locations fit with current models of bipolar disorder, which implicate hyperactivity of left-hemisphere reward-processing brain areas and hypoactivity of bilateral prefrontal emotion-modulating regions. Lesion studies complement these models by suggesting that right-hemisphere limbic-brain hypoactivity, or a left/right imbalance, may be relevant to the pathophysiology of mania.", "author" : [ { "dropping-particle" : "", "family" : "Satzer", "given" : "David", "non-dropping-particle" : "", "parse-names" : false, "suffix" : "" }, { "dropping-particle" : "", "family" : "Bond", "given" : "David J.", "non-dropping-particle" : "", "parse-names" : false, "suffix" : "" } ], "container-title" : "Bipolar Disorders", "id" : "ITEM-1", "issue" : "3", "issued" : { "date-parts" : [ [ "2016" ] ] }, "page" : "205-220", "title" : "Mania secondary to focal brain lesions: Implications for understanding the functional neuroanatomy of bipolar disorder", "type" : "article", "volume" : "18" }, "uris" : [ "http://www.mendeley.com/documents/?uuid=5a54c6a4-4a4f-4b58-bb27-1839038ed2ae" ] } ], "mendeley" : { "formattedCitation" : "(11)", "plainTextFormattedCitation" : "(11)", "previouslyFormattedCitation" : "(11)" }, "properties" : { "noteIndex" : 0 }, "schema" : "https://github.com/citation-style-language/schema/raw/master/csl-citation.json" }</w:instrText>
      </w:r>
      <w:r w:rsidR="00165278" w:rsidRPr="00C16E08">
        <w:rPr>
          <w:rFonts w:ascii="Arial" w:hAnsi="Arial" w:cs="Arial"/>
        </w:rPr>
        <w:fldChar w:fldCharType="separate"/>
      </w:r>
      <w:r w:rsidR="004A6AAC" w:rsidRPr="00C16E08">
        <w:rPr>
          <w:rFonts w:ascii="Arial" w:hAnsi="Arial" w:cs="Arial"/>
          <w:noProof/>
        </w:rPr>
        <w:t>(12)</w:t>
      </w:r>
      <w:r w:rsidR="00165278" w:rsidRPr="00C16E08">
        <w:rPr>
          <w:rFonts w:ascii="Arial" w:hAnsi="Arial" w:cs="Arial"/>
        </w:rPr>
        <w:fldChar w:fldCharType="end"/>
      </w:r>
      <w:r w:rsidR="004A6AAC" w:rsidRPr="00C16E08">
        <w:rPr>
          <w:rFonts w:ascii="Arial" w:hAnsi="Arial" w:cs="Arial"/>
        </w:rPr>
        <w:t>.</w:t>
      </w:r>
      <w:r w:rsidR="004A6AAC" w:rsidRPr="00A80A05">
        <w:rPr>
          <w:rFonts w:ascii="Arial" w:hAnsi="Arial" w:cs="Arial"/>
        </w:rPr>
        <w:t xml:space="preserve"> Altta yatan mekanizmalar iyi anlaşılmamış olsa da nadiren manik dönem ve diğer duygudurum bozuklukları, beyin lezyonuna ikincil olarak ortaya çıkabili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1002/ana.410270612", "ISBN" : "0364-5134 (Print)\\r0364-5134 (Linking)", "ISSN" : "15318249", "PMID" : "2360802", "abstract" : "We present a consecutive series of 8 patients who developed a manic episode after a brain injury. Five patients had cortical lesions (4 with damage to the right basotemporal region, and 1 with bilateral damage to the orbitofrontal area). While the other 3 patients had subcortical lesions (white matter of the right frontal lobe, right anterior limb of the internal capsule, and right head of the caudate), a fluorodeoxyglucose positron emission tomography scan showed hypometabolism in the right lateral basotemporal region in all 3 patients. These findings suggest a major role for the basal region of the right temporal lobe in the modulation of mood.", "author" : [ { "dropping-particle" : "", "family" : "Starkstein", "given" : "Sergio E.", "non-dropping-particle" : "", "parse-names" : false, "suffix" : "" }, { "dropping-particle" : "", "family" : "Mayberg", "given" : "Helen S.", "non-dropping-particle" : "", "parse-names" : false, "suffix" : "" }, { "dropping-particle" : "", "family" : "Berthier", "given" : "Marcelo L.", "non-dropping-particle" : "", "parse-names" : false, "suffix" : "" }, { "dropping-particle" : "", "family" : "Fedoroff", "given" : "Paul", "non-dropping-particle" : "", "parse-names" : false, "suffix" : "" }, { "dropping-particle" : "", "family" : "Price", "given" : "Thomas R.", "non-dropping-particle" : "", "parse-names" : false, "suffix" : "" }, { "dropping-particle" : "", "family" : "Dannals", "given" : "Robert F.", "non-dropping-particle" : "", "parse-names" : false, "suffix" : "" }, { "dropping-particle" : "", "family" : "Wagner", "given" : "Henry N.", "non-dropping-particle" : "", "parse-names" : false, "suffix" : "" }, { "dropping-particle" : "", "family" : "Leiguarda", "given" : "Ramon", "non-dropping-particle" : "", "parse-names" : false, "suffix" : "" }, { "dropping-particle" : "", "family" : "Robinson", "given" : "Robert G.", "non-dropping-particle" : "", "parse-names" : false, "suffix" : "" } ], "container-title" : "Annals of Neurology", "id" : "ITEM-1", "issue" : "6", "issued" : { "date-parts" : [ [ "1990" ] ] }, "page" : "652-659", "title" : "Mania after brain injury: Neuroradiological and metabolic findings", "type" : "article-journal", "volume" : "27" }, "uris" : [ "http://www.mendeley.com/documents/?uuid=aa7c7ee0-efb9-4fa0-8ca6-c2d882128aac" ] } ], "mendeley" : { "formattedCitation" : "(12)", "plainTextFormattedCitation" : "(12)", "previouslyFormattedCitation" : "(12)"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13</w:t>
      </w:r>
      <w:r w:rsidR="00165278" w:rsidRPr="00A80A05">
        <w:rPr>
          <w:rFonts w:ascii="Arial" w:hAnsi="Arial" w:cs="Arial"/>
        </w:rPr>
        <w:fldChar w:fldCharType="end"/>
      </w:r>
      <w:r w:rsidR="004A6AAC" w:rsidRPr="00A80A05">
        <w:rPr>
          <w:rFonts w:ascii="Arial" w:hAnsi="Arial" w:cs="Arial"/>
        </w:rPr>
        <w:t>-</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1016/0006-3223(91)90043-L", "ISBN" : "0006-3223 (Print)", "ISSN" : "00063223", "PMID" : "1995084", "abstract" : "Although mania is a rare complication of brain lesions, recent reports have emphasized the importance of lesion location and genetic predisposition in these patients. In the present study we compared patients who developed a bipolar affective disorder (i.e., mania and depression) after a brain lesion which patients who only developed mania. Although no significant between-group differences were found on demographic variables, the manic-depressed group showed significantly more impairments on the Mini Mental State Exam than the mania only group. All the bipolar patients had subcortical lesions (mainly right head of the caudate and right thalamus), while patients with unipolar mania had significantly higher frequency of cortical involvement (mainly right orbitofrontal and basotemporal cortices). It is suggested that subcortical and cortical right hemisphere lesions may produce different neurochemical and/or remote metabolic brain changes that may underlie the production of either a bipolar disease or a unipolar mania. \u00a9 1991.", "author" : [ { "dropping-particle" : "", "family" : "Starkstein", "given" : "Sergio E.", "non-dropping-particle" : "", "parse-names" : false, "suffix" : "" }, { "dropping-particle" : "", "family" : "Fedoroff", "given" : "Paul", "non-dropping-particle" : "", "parse-names" : false, "suffix" : "" }, { "dropping-particle" : "", "family" : "Berthier", "given" : "Marcelo L.", "non-dropping-particle" : "", "parse-names" : false, "suffix" : "" }, { "dropping-particle" : "", "family" : "Robinson", "given" : "Robert G.", "non-dropping-particle" : "", "parse-names" : false, "suffix" : "" } ], "container-title" : "Biological Psychiatry", "id" : "ITEM-1", "issue" : "2", "issued" : { "date-parts" : [ [ "1991" ] ] }, "page" : "149-158", "title" : "Manic-depressive and pure manic states after brain lesions", "type" : "article-journal", "volume" : "29" }, "uris" : [ "http://www.mendeley.com/documents/?uuid=c57fa9e0-2df1-4a48-9877-167941937c9a" ] } ], "mendeley" : { "formattedCitation" : "(14)", "plainTextFormattedCitation" : "(14)", "previouslyFormattedCitation" : "(14)"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15)</w:t>
      </w:r>
      <w:r w:rsidR="00165278" w:rsidRPr="00A80A05">
        <w:rPr>
          <w:rFonts w:ascii="Arial" w:hAnsi="Arial" w:cs="Arial"/>
        </w:rPr>
        <w:fldChar w:fldCharType="end"/>
      </w:r>
      <w:r w:rsidR="004A6AAC" w:rsidRPr="00A80A05">
        <w:rPr>
          <w:rFonts w:ascii="Arial" w:hAnsi="Arial" w:cs="Arial"/>
        </w:rPr>
        <w:t xml:space="preserve">. Erken tanı için şüphe, iyi bir öykü ve fizik muayene önemlidi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DOI" : "10.5498/wjp.v5.i3.273", "ISSN" : "2220-3206", "PMID" : "26425442", "abstract" : "Infrequently, psychiatric symptoms may be the only manifestation of brain tumors. They may present with mood symptoms, psychosis, memory problems, personality changes, anxiety, or anorexia. Symptoms may be misleading, complicating the clinical picture. A comprehensive review of the literature was conducted regarding reports of brain tumors and psychiatric symptoms from 1956-2014. Search engines used include PubMed, Ovid, Psych Info, MEDLINE, and MedScape. Search terms included psychiatric manifestations/symptoms, brain tumors/neoplasms. Our literature search yielded case reports, case studies, and case series. There are no double blind studies except for post-diagnosis/-surgery studies. Early diagnosis is critical for improved quality of life. Symptoms that suggest work-up with neuroimaging include: new-onset psychosis, mood/memory symptoms, occurrence of new or atypical symptoms, personality changes, and anorexia without body dysmorphic symptoms. This article reviews the existing literature regarding the diagnosis and management of this clinically complex condition.", "author" : [ { "dropping-particle" : "", "family" : "Madhusoodanan", "given" : "Subramoniam", "non-dropping-particle" : "", "parse-names" : false, "suffix" : "" }, { "dropping-particle" : "", "family" : "Ting", "given" : "Mark Bryan", "non-dropping-particle" : "", "parse-names" : false, "suffix" : "" }, { "dropping-particle" : "", "family" : "Farah", "given" : "Tara", "non-dropping-particle" : "", "parse-names" : false, "suffix" : "" }, { "dropping-particle" : "", "family" : "Ugur", "given" : "Umran", "non-dropping-particle" : "", "parse-names" : false, "suffix" : "" } ], "container-title" : "World Journal of Psychiatry", "id" : "ITEM-1", "issue" : "3", "issued" : { "date-parts" : [ [ "2015" ] ] }, "page" : "273", "title" : "Psychiatric aspects of brain tumors: A review", "type" : "article-journal", "volume" : "5" }, "uris" : [ "http://www.mendeley.com/documents/?uuid=86807404-65d7-4ea5-beb8-6c15e262551d" ] } ], "mendeley" : { "formattedCitation" : "(2)", "plainTextFormattedCitation" : "(2)", "previouslyFormattedCitation" : "(2)"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2)</w:t>
      </w:r>
      <w:r w:rsidR="00165278" w:rsidRPr="00A80A05">
        <w:rPr>
          <w:rFonts w:ascii="Arial" w:hAnsi="Arial" w:cs="Arial"/>
        </w:rPr>
        <w:fldChar w:fldCharType="end"/>
      </w:r>
      <w:r w:rsidR="004A6AAC" w:rsidRPr="00A80A05">
        <w:rPr>
          <w:rFonts w:ascii="Arial" w:hAnsi="Arial" w:cs="Arial"/>
        </w:rPr>
        <w:t xml:space="preserve">. Bu çalışmada duygudurum bozukluğu belirtileri ile başvuran ve psikiyatri servisinde yatışı sırasında yapılan beyin nörogörüntüleme sonrası kafa içi yer kaplayan kitle tespit edilen kadın hastanın tıbbi ve </w:t>
      </w:r>
      <w:r w:rsidR="00597352">
        <w:rPr>
          <w:rFonts w:ascii="Arial" w:hAnsi="Arial" w:cs="Arial"/>
        </w:rPr>
        <w:t xml:space="preserve">psikiyatrik öyküsünün literatür </w:t>
      </w:r>
      <w:r w:rsidR="004A6AAC" w:rsidRPr="00A80A05">
        <w:rPr>
          <w:rFonts w:ascii="Arial" w:hAnsi="Arial" w:cs="Arial"/>
        </w:rPr>
        <w:t>bulguları ışığında tartışılması amaçlanmıştır.</w:t>
      </w:r>
    </w:p>
    <w:p w:rsidR="00AF6AD5" w:rsidRDefault="00AF6AD5" w:rsidP="00A80A05">
      <w:pPr>
        <w:widowControl w:val="0"/>
        <w:autoSpaceDE w:val="0"/>
        <w:autoSpaceDN w:val="0"/>
        <w:adjustRightInd w:val="0"/>
        <w:spacing w:line="360" w:lineRule="auto"/>
        <w:jc w:val="both"/>
        <w:rPr>
          <w:rFonts w:ascii="Arial" w:hAnsi="Arial" w:cs="Arial"/>
        </w:rPr>
      </w:pPr>
    </w:p>
    <w:p w:rsidR="00AF6AD5" w:rsidRPr="00A80A05" w:rsidRDefault="00AF6AD5" w:rsidP="00A80A05">
      <w:pPr>
        <w:widowControl w:val="0"/>
        <w:autoSpaceDE w:val="0"/>
        <w:autoSpaceDN w:val="0"/>
        <w:adjustRightInd w:val="0"/>
        <w:spacing w:line="360" w:lineRule="auto"/>
        <w:jc w:val="both"/>
        <w:rPr>
          <w:rFonts w:ascii="Arial" w:hAnsi="Arial" w:cs="Arial"/>
        </w:rPr>
      </w:pPr>
    </w:p>
    <w:p w:rsidR="004A6AAC" w:rsidRPr="00A80A05" w:rsidRDefault="004A6AAC" w:rsidP="00A80A05">
      <w:pPr>
        <w:spacing w:line="360" w:lineRule="auto"/>
        <w:jc w:val="both"/>
        <w:rPr>
          <w:rFonts w:ascii="Arial" w:hAnsi="Arial" w:cs="Arial"/>
          <w:b/>
          <w:bCs/>
        </w:rPr>
      </w:pPr>
      <w:r w:rsidRPr="00A80A05">
        <w:rPr>
          <w:rFonts w:ascii="Arial" w:hAnsi="Arial" w:cs="Arial"/>
          <w:b/>
          <w:bCs/>
        </w:rPr>
        <w:lastRenderedPageBreak/>
        <w:t xml:space="preserve">OLGU </w:t>
      </w:r>
    </w:p>
    <w:p w:rsidR="004A6AAC" w:rsidRPr="00A80A05" w:rsidRDefault="000C5129" w:rsidP="00A80A05">
      <w:pPr>
        <w:spacing w:line="360" w:lineRule="auto"/>
        <w:jc w:val="both"/>
        <w:rPr>
          <w:rFonts w:ascii="Arial" w:hAnsi="Arial" w:cs="Arial"/>
        </w:rPr>
      </w:pPr>
      <w:r>
        <w:rPr>
          <w:rFonts w:ascii="Arial" w:hAnsi="Arial" w:cs="Arial"/>
        </w:rPr>
        <w:t xml:space="preserve">44 yaşında evli, 3 çocuklu, ilkokul mezunu olan, aşçılık yapan ve ailesiyle birlikte yaşayan kadın hasta yakınları tarafından </w:t>
      </w:r>
      <w:r w:rsidR="004A6AAC" w:rsidRPr="00A80A05">
        <w:rPr>
          <w:rFonts w:ascii="Arial" w:hAnsi="Arial" w:cs="Arial"/>
        </w:rPr>
        <w:t>çok konuşma, uykusuzluk, yakınlarını telefonla uygunsuz saatlerde arayıp rahatsız etme ve kendisini engellemeye</w:t>
      </w:r>
      <w:r w:rsidR="00415896">
        <w:rPr>
          <w:rFonts w:ascii="Arial" w:hAnsi="Arial" w:cs="Arial"/>
        </w:rPr>
        <w:t>,</w:t>
      </w:r>
      <w:r w:rsidR="004A6AAC" w:rsidRPr="00A80A05">
        <w:rPr>
          <w:rFonts w:ascii="Arial" w:hAnsi="Arial" w:cs="Arial"/>
        </w:rPr>
        <w:t xml:space="preserve"> çalışan yakınlarına karşı saldırgan davranışlarının olması nedeniyle acil servise yakınları ve güvenlik görevlisi eşliğinde getiril</w:t>
      </w:r>
      <w:r w:rsidR="00AA27C2">
        <w:rPr>
          <w:rFonts w:ascii="Arial" w:hAnsi="Arial" w:cs="Arial"/>
        </w:rPr>
        <w:t>di</w:t>
      </w:r>
      <w:r w:rsidR="004A6AAC" w:rsidRPr="00A80A05">
        <w:rPr>
          <w:rFonts w:ascii="Arial" w:hAnsi="Arial" w:cs="Arial"/>
        </w:rPr>
        <w:t>. Hasta yakınlarından alınan öykü ve hastane tıbbi kayıtlarının incelenmesi sonrası 4 yıl öncesine kadar herhangi tıbbi, ruhsal hastalık öyküsü olmayan hastanın 4 yıl önce aniden ortaya çıkan uykusuzluk, uygunsuz gülmeler, durmadan konuşma, para harcamada artış, aşırı hareketlilik ve eşine karşı aşırı cinsel içerikli davranışlar sergilemesi nedeniyle hastanemize başvurduğu, aynı gün psikiyatri servisimize</w:t>
      </w:r>
      <w:r w:rsidR="00B6327F">
        <w:rPr>
          <w:rFonts w:ascii="Arial" w:hAnsi="Arial" w:cs="Arial"/>
        </w:rPr>
        <w:t xml:space="preserve"> yatırıldığı</w:t>
      </w:r>
      <w:r w:rsidR="004A6AAC" w:rsidRPr="00A80A05">
        <w:rPr>
          <w:rFonts w:ascii="Arial" w:hAnsi="Arial" w:cs="Arial"/>
        </w:rPr>
        <w:t>, servise yatışının 4. gününde kendisinin ve ailesinin isteği üzerine haliyle taburcu edildiği öğrenildi. Taburculuk sonrası</w:t>
      </w:r>
      <w:r w:rsidR="00F95860">
        <w:rPr>
          <w:rFonts w:ascii="Arial" w:hAnsi="Arial" w:cs="Arial"/>
        </w:rPr>
        <w:t xml:space="preserve"> </w:t>
      </w:r>
      <w:r w:rsidR="004A6AAC" w:rsidRPr="00A80A05">
        <w:rPr>
          <w:rFonts w:ascii="Arial" w:hAnsi="Arial" w:cs="Arial"/>
        </w:rPr>
        <w:t xml:space="preserve">poliklinik kontrollerine gelmeyen ve farklı sağlık kurumlarına başvuran hasta çok çeşitli antidepresan, antipsikotik, duygudurum dengeleyici ilaçları düzensiz olarak kullanmış. Bu süreçte </w:t>
      </w:r>
      <w:r w:rsidR="00B6327F">
        <w:rPr>
          <w:rFonts w:ascii="Arial" w:hAnsi="Arial" w:cs="Arial"/>
        </w:rPr>
        <w:t>ara ara</w:t>
      </w:r>
      <w:r w:rsidR="004A6AAC" w:rsidRPr="00A80A05">
        <w:rPr>
          <w:rFonts w:ascii="Arial" w:hAnsi="Arial" w:cs="Arial"/>
        </w:rPr>
        <w:t xml:space="preserve"> davranış değişiklikleri, kendi bedeniyle aşırı uğraş, şüphecilik ve aşırı hareketlilik yakınmaları olmuş.  Hastanın </w:t>
      </w:r>
      <w:r w:rsidR="00165C7B">
        <w:rPr>
          <w:rFonts w:ascii="Arial" w:hAnsi="Arial" w:cs="Arial"/>
        </w:rPr>
        <w:t xml:space="preserve">son </w:t>
      </w:r>
      <w:r w:rsidR="004A6AAC" w:rsidRPr="00A80A05">
        <w:rPr>
          <w:rFonts w:ascii="Arial" w:hAnsi="Arial" w:cs="Arial"/>
        </w:rPr>
        <w:t xml:space="preserve">6 aydır </w:t>
      </w:r>
      <w:r w:rsidR="00165C7B">
        <w:rPr>
          <w:rFonts w:ascii="Arial" w:hAnsi="Arial" w:cs="Arial"/>
        </w:rPr>
        <w:t>herhangi bir</w:t>
      </w:r>
      <w:r w:rsidR="004A6AAC" w:rsidRPr="00A80A05">
        <w:rPr>
          <w:rFonts w:ascii="Arial" w:hAnsi="Arial" w:cs="Arial"/>
        </w:rPr>
        <w:t xml:space="preserve"> ilaç kullanmadığını ifade eden yakınları, son 3 aydır dönem dönem donuk bakışları, işlerini umursamama, gün içerisinde nedensiz gülme, uygunsuz şakalar yapma ve ağlamalarının olduğunu belirttiler. Son 2 haftadır ise, uyumama, aşırı konuşma, alınganlık, sinirlilik, ani öfkelenmeler ve idrar kaçırma yakınması başlamış. Uykusuzluk ve konuşmalarının engellenmesine sinirlenen hasta saldırgan davranışlar, eşyalara zarar verme, eşi ve aile yakınlarına düşmanca tutumlar sergilemesi üzerinde güvenlik güçleri eşliğinde acil servise getirilmiş. Acil servis içerisinde saldırgan davranışları ve sürekli konuşmaları devam eden hastanın ileri tetkik ve tedavi için servise yatırıldı. </w:t>
      </w:r>
      <w:r w:rsidR="00165C7B" w:rsidRPr="00165C7B">
        <w:rPr>
          <w:rFonts w:ascii="Arial" w:hAnsi="Arial" w:cs="Arial"/>
          <w:bCs/>
        </w:rPr>
        <w:t xml:space="preserve">Yapılan </w:t>
      </w:r>
      <w:r w:rsidR="00513E83">
        <w:rPr>
          <w:rFonts w:ascii="Arial" w:hAnsi="Arial" w:cs="Arial"/>
          <w:bCs/>
        </w:rPr>
        <w:t xml:space="preserve">fizik </w:t>
      </w:r>
      <w:r w:rsidR="00165C7B" w:rsidRPr="00165C7B">
        <w:rPr>
          <w:rFonts w:ascii="Arial" w:hAnsi="Arial" w:cs="Arial"/>
          <w:bCs/>
        </w:rPr>
        <w:t>muayenesinde</w:t>
      </w:r>
      <w:r w:rsidR="00165C7B">
        <w:rPr>
          <w:rFonts w:ascii="Arial" w:hAnsi="Arial" w:cs="Arial"/>
          <w:bCs/>
        </w:rPr>
        <w:t>;</w:t>
      </w:r>
      <w:r w:rsidR="004A6AAC" w:rsidRPr="00A80A05">
        <w:rPr>
          <w:rFonts w:ascii="Arial" w:hAnsi="Arial" w:cs="Arial"/>
          <w:b/>
          <w:bCs/>
        </w:rPr>
        <w:t xml:space="preserve"> </w:t>
      </w:r>
      <w:r w:rsidR="00165C7B">
        <w:rPr>
          <w:rFonts w:ascii="Arial" w:hAnsi="Arial" w:cs="Arial"/>
        </w:rPr>
        <w:t>v</w:t>
      </w:r>
      <w:r w:rsidR="004A6AAC" w:rsidRPr="00A80A05">
        <w:rPr>
          <w:rFonts w:ascii="Arial" w:hAnsi="Arial" w:cs="Arial"/>
        </w:rPr>
        <w:t>ital bulgular, nörolojik muayene ve diğer sistem muayeneleri normal o</w:t>
      </w:r>
      <w:r w:rsidR="00165C7B">
        <w:rPr>
          <w:rFonts w:ascii="Arial" w:hAnsi="Arial" w:cs="Arial"/>
        </w:rPr>
        <w:t>larak değerlendirildi. Hemogram ve</w:t>
      </w:r>
      <w:r w:rsidR="004A6AAC" w:rsidRPr="00A80A05">
        <w:rPr>
          <w:rFonts w:ascii="Arial" w:hAnsi="Arial" w:cs="Arial"/>
        </w:rPr>
        <w:t xml:space="preserve"> kan biyokimyasında patolojik bulgu saptanmayan h</w:t>
      </w:r>
      <w:r w:rsidR="00DE239B" w:rsidRPr="00A80A05">
        <w:rPr>
          <w:rFonts w:ascii="Arial" w:hAnsi="Arial" w:cs="Arial"/>
        </w:rPr>
        <w:t>astanın hormon tahlillerinde (TSH</w:t>
      </w:r>
      <w:r w:rsidR="004A6AAC" w:rsidRPr="00A80A05">
        <w:rPr>
          <w:rFonts w:ascii="Arial" w:hAnsi="Arial" w:cs="Arial"/>
        </w:rPr>
        <w:t>, T3, T4, Prolaktin, Vitamin B12, Folik asit, B-HCG) olağan sonuçlar gözlendi.</w:t>
      </w:r>
      <w:r w:rsidR="00DE239B" w:rsidRPr="00A80A05">
        <w:rPr>
          <w:rFonts w:ascii="Arial" w:hAnsi="Arial" w:cs="Arial"/>
        </w:rPr>
        <w:t xml:space="preserve"> </w:t>
      </w:r>
      <w:r w:rsidR="00B6327F">
        <w:rPr>
          <w:rFonts w:ascii="Arial" w:hAnsi="Arial" w:cs="Arial"/>
        </w:rPr>
        <w:t xml:space="preserve">Özgeçmişinde özellik yoktu. </w:t>
      </w:r>
    </w:p>
    <w:p w:rsidR="007100BA" w:rsidRDefault="00513E83" w:rsidP="007100BA">
      <w:pPr>
        <w:spacing w:line="360" w:lineRule="auto"/>
        <w:ind w:firstLine="708"/>
        <w:jc w:val="both"/>
        <w:rPr>
          <w:rFonts w:ascii="Arial" w:hAnsi="Arial" w:cs="Arial"/>
        </w:rPr>
      </w:pPr>
      <w:r w:rsidRPr="00513E83">
        <w:rPr>
          <w:rFonts w:ascii="Arial" w:hAnsi="Arial" w:cs="Arial"/>
          <w:bCs/>
        </w:rPr>
        <w:t xml:space="preserve">Hastanın ruhsal durum muayenesinde; </w:t>
      </w:r>
      <w:r w:rsidR="00B6327F">
        <w:rPr>
          <w:rFonts w:ascii="Arial" w:hAnsi="Arial" w:cs="Arial"/>
        </w:rPr>
        <w:t>k</w:t>
      </w:r>
      <w:r w:rsidR="004A6AAC" w:rsidRPr="00513E83">
        <w:rPr>
          <w:rFonts w:ascii="Arial" w:hAnsi="Arial" w:cs="Arial"/>
        </w:rPr>
        <w:t>endine</w:t>
      </w:r>
      <w:r w:rsidR="004A6AAC" w:rsidRPr="00A80A05">
        <w:rPr>
          <w:rFonts w:ascii="Arial" w:hAnsi="Arial" w:cs="Arial"/>
        </w:rPr>
        <w:t xml:space="preserve"> bakımı olağan, yaşında görünümlü, göz teması kuran, görüşmeye isteksiz kadın hasta, sorulan sorulara verdiği cevaplar amacına uygun ve </w:t>
      </w:r>
      <w:proofErr w:type="gramStart"/>
      <w:r w:rsidR="004A6AAC" w:rsidRPr="00A80A05">
        <w:rPr>
          <w:rFonts w:ascii="Arial" w:hAnsi="Arial" w:cs="Arial"/>
        </w:rPr>
        <w:t>tehditkar</w:t>
      </w:r>
      <w:proofErr w:type="gramEnd"/>
      <w:r w:rsidR="00B6327F">
        <w:rPr>
          <w:rFonts w:ascii="Arial" w:hAnsi="Arial" w:cs="Arial"/>
        </w:rPr>
        <w:t xml:space="preserve"> </w:t>
      </w:r>
      <w:r w:rsidR="004A6AAC" w:rsidRPr="00A80A05">
        <w:rPr>
          <w:rFonts w:ascii="Arial" w:hAnsi="Arial" w:cs="Arial"/>
        </w:rPr>
        <w:t>küfürlü söylemleri vardı. Affekt</w:t>
      </w:r>
      <w:r w:rsidR="00DE239B" w:rsidRPr="00A80A05">
        <w:rPr>
          <w:rFonts w:ascii="Arial" w:hAnsi="Arial" w:cs="Arial"/>
        </w:rPr>
        <w:t xml:space="preserve"> </w:t>
      </w:r>
      <w:r w:rsidR="004A6AAC" w:rsidRPr="00A80A05">
        <w:rPr>
          <w:rFonts w:ascii="Arial" w:hAnsi="Arial" w:cs="Arial"/>
        </w:rPr>
        <w:t xml:space="preserve">irritabl, duygudurum yükselmiş, düşünce süreci ve çağrışımları hızlanmış, düşünce içeriği referans sanrıları, durumu, tedavisi ile ilgiliydi. Bilinç açık, koopere, oryante, algılamada patolojik bulgu saptanmadı. Bellek olağan, </w:t>
      </w:r>
      <w:proofErr w:type="gramStart"/>
      <w:r w:rsidR="004A6AAC" w:rsidRPr="00A80A05">
        <w:rPr>
          <w:rFonts w:ascii="Arial" w:hAnsi="Arial" w:cs="Arial"/>
        </w:rPr>
        <w:t>zeka</w:t>
      </w:r>
      <w:proofErr w:type="gramEnd"/>
      <w:r w:rsidR="004A6AAC" w:rsidRPr="00A80A05">
        <w:rPr>
          <w:rFonts w:ascii="Arial" w:hAnsi="Arial" w:cs="Arial"/>
        </w:rPr>
        <w:t xml:space="preserve"> düzeyi normaldi. Soyut düşünce yetisi, gerçeği değerlendirme yetisi, yargılaması bozulmuştu. Benlik saygısı yükselmişti, davranışları saldırgan ve ilişkilerinde tahammülsüzdü.</w:t>
      </w:r>
    </w:p>
    <w:p w:rsidR="00B6327F" w:rsidRPr="00A80A05" w:rsidRDefault="004A6AAC" w:rsidP="00B6327F">
      <w:pPr>
        <w:spacing w:line="360" w:lineRule="auto"/>
        <w:jc w:val="both"/>
        <w:rPr>
          <w:rFonts w:ascii="Arial" w:hAnsi="Arial" w:cs="Arial"/>
        </w:rPr>
      </w:pPr>
      <w:r w:rsidRPr="00A80A05">
        <w:rPr>
          <w:rFonts w:ascii="Arial" w:hAnsi="Arial" w:cs="Arial"/>
          <w:bCs/>
        </w:rPr>
        <w:lastRenderedPageBreak/>
        <w:t>Yapılan klinik görüşme ve değerlendirme sonrası DSM-5’e göre</w:t>
      </w:r>
      <w:r w:rsidR="00DE239B" w:rsidRPr="00A80A05">
        <w:rPr>
          <w:rFonts w:ascii="Arial" w:hAnsi="Arial" w:cs="Arial"/>
          <w:bCs/>
        </w:rPr>
        <w:t xml:space="preserve"> </w:t>
      </w:r>
      <w:r w:rsidRPr="00A80A05">
        <w:rPr>
          <w:rFonts w:ascii="Arial" w:hAnsi="Arial" w:cs="Arial"/>
          <w:bCs/>
        </w:rPr>
        <w:t>bipolar bozukluk mani dönemi ön tanısı ile</w:t>
      </w:r>
      <w:r w:rsidR="00DE239B" w:rsidRPr="00A80A05">
        <w:rPr>
          <w:rFonts w:ascii="Arial" w:hAnsi="Arial" w:cs="Arial"/>
          <w:bCs/>
        </w:rPr>
        <w:t xml:space="preserve"> </w:t>
      </w:r>
      <w:r w:rsidRPr="00A80A05">
        <w:rPr>
          <w:rFonts w:ascii="Arial" w:hAnsi="Arial" w:cs="Arial"/>
        </w:rPr>
        <w:t xml:space="preserve">servise </w:t>
      </w:r>
      <w:r w:rsidR="00B6327F">
        <w:rPr>
          <w:rFonts w:ascii="Arial" w:hAnsi="Arial" w:cs="Arial"/>
        </w:rPr>
        <w:t>yatırılan</w:t>
      </w:r>
      <w:r w:rsidRPr="00A80A05">
        <w:rPr>
          <w:rFonts w:ascii="Arial" w:hAnsi="Arial" w:cs="Arial"/>
        </w:rPr>
        <w:t xml:space="preserve"> hastanın psikometrik </w:t>
      </w:r>
      <w:r w:rsidR="00B6327F">
        <w:rPr>
          <w:rFonts w:ascii="Arial" w:hAnsi="Arial" w:cs="Arial"/>
        </w:rPr>
        <w:t>incelemesinde</w:t>
      </w:r>
      <w:r w:rsidR="00B6327F" w:rsidRPr="00A80A05">
        <w:rPr>
          <w:rFonts w:ascii="Arial" w:hAnsi="Arial" w:cs="Arial"/>
        </w:rPr>
        <w:t xml:space="preserve"> </w:t>
      </w:r>
      <w:r w:rsidRPr="00A80A05">
        <w:rPr>
          <w:rFonts w:ascii="Arial" w:hAnsi="Arial" w:cs="Arial"/>
        </w:rPr>
        <w:t>Young Mani Derecelendirme Ölçeği</w:t>
      </w:r>
      <w:r w:rsidR="00DE239B" w:rsidRPr="00A80A05">
        <w:rPr>
          <w:rFonts w:ascii="Arial" w:hAnsi="Arial" w:cs="Arial"/>
        </w:rPr>
        <w:t xml:space="preserve"> </w:t>
      </w:r>
      <w:r w:rsidRPr="00A80A05">
        <w:rPr>
          <w:rFonts w:ascii="Arial" w:hAnsi="Arial" w:cs="Arial"/>
        </w:rPr>
        <w:t>(YMDÖ) 37 puan olarak değerlendirildi.</w:t>
      </w:r>
      <w:r w:rsidR="00DE239B" w:rsidRPr="00A80A05">
        <w:rPr>
          <w:rFonts w:ascii="Arial" w:hAnsi="Arial" w:cs="Arial"/>
        </w:rPr>
        <w:t xml:space="preserve"> </w:t>
      </w:r>
      <w:r w:rsidRPr="00A80A05">
        <w:rPr>
          <w:rFonts w:ascii="Arial" w:hAnsi="Arial" w:cs="Arial"/>
        </w:rPr>
        <w:t xml:space="preserve">Psikomotor bulguları için kas içi haloperidol, klorpromazin, biperiden tedavisi uygulanan hastada küçük adımlarla yürüme, hareketlerinde yavaşlama ve rijidite olması nedeni ile tedavisi 5.günde </w:t>
      </w:r>
      <w:r w:rsidR="00BC7F78">
        <w:rPr>
          <w:rFonts w:ascii="Arial" w:hAnsi="Arial" w:cs="Arial"/>
        </w:rPr>
        <w:t>sonlandırıldı ve</w:t>
      </w:r>
      <w:r w:rsidRPr="00A80A05">
        <w:rPr>
          <w:rFonts w:ascii="Arial" w:hAnsi="Arial" w:cs="Arial"/>
        </w:rPr>
        <w:t xml:space="preserve"> ekstrapiramidal yan etkilerde gerileme gözlendi. Ancak, tedavisinin 8.gününde sürekli uykululuk hali, yutma ve konuşma güçlüğünün gelişmesi, idrar kaçırma,  yürümede dengesizlik halinin olması ve baş ağrıları nedeniyle  olguya kranial MR</w:t>
      </w:r>
      <w:r w:rsidR="00B6327F">
        <w:rPr>
          <w:rFonts w:ascii="Arial" w:hAnsi="Arial" w:cs="Arial"/>
        </w:rPr>
        <w:t>G</w:t>
      </w:r>
      <w:r w:rsidRPr="00A80A05">
        <w:rPr>
          <w:rFonts w:ascii="Arial" w:hAnsi="Arial" w:cs="Arial"/>
        </w:rPr>
        <w:t>, nöroloji konsültasyonu uygulandı. Nöroloji bölümünün konsültasyon cevabında hastanın nörolojik muayenesinde sadece akinetik olduğu ek nörolojik patolojik bulgunun olmadığını ancak, kranial</w:t>
      </w:r>
      <w:r w:rsidR="00DE239B" w:rsidRPr="00A80A05">
        <w:rPr>
          <w:rFonts w:ascii="Arial" w:hAnsi="Arial" w:cs="Arial"/>
        </w:rPr>
        <w:t xml:space="preserve"> </w:t>
      </w:r>
      <w:r w:rsidRPr="00A80A05">
        <w:rPr>
          <w:rFonts w:ascii="Arial" w:hAnsi="Arial" w:cs="Arial"/>
        </w:rPr>
        <w:t>MRG’de sağ serbellopontin köşede kitle görünümünün olduğu ve bunun da kontrastlı kranial MRG ile beyin ve sinir cerrahisi konsültasyonu uygulanmasının uygun olacağı görüşü bildirildi. Kontrastlı kranial</w:t>
      </w:r>
      <w:r w:rsidR="00DE239B" w:rsidRPr="00A80A05">
        <w:rPr>
          <w:rFonts w:ascii="Arial" w:hAnsi="Arial" w:cs="Arial"/>
        </w:rPr>
        <w:t xml:space="preserve"> </w:t>
      </w:r>
      <w:r w:rsidRPr="00A80A05">
        <w:rPr>
          <w:rFonts w:ascii="Arial" w:hAnsi="Arial" w:cs="Arial"/>
        </w:rPr>
        <w:t>MRG’de sağ ponsa bası yapan intrakranial kitle tespit edildi.</w:t>
      </w:r>
      <w:r w:rsidR="00B6327F" w:rsidRPr="00B6327F">
        <w:rPr>
          <w:rFonts w:ascii="Arial" w:hAnsi="Arial" w:cs="Arial"/>
        </w:rPr>
        <w:t xml:space="preserve"> </w:t>
      </w:r>
      <w:r w:rsidR="009A368B">
        <w:rPr>
          <w:rFonts w:ascii="Arial" w:hAnsi="Arial" w:cs="Arial"/>
        </w:rPr>
        <w:t>S</w:t>
      </w:r>
      <w:r w:rsidR="00B6327F" w:rsidRPr="00A80A05">
        <w:rPr>
          <w:rFonts w:ascii="Arial" w:hAnsi="Arial" w:cs="Arial"/>
        </w:rPr>
        <w:t xml:space="preserve">ağ pontoserebellar köşede yaklaşık 2.5x2 cm boyutlu yoğun kontrast tutulumu gösteren öncelikle menenjiom lehine </w:t>
      </w:r>
      <w:r w:rsidR="00B6327F" w:rsidRPr="00165C7B">
        <w:rPr>
          <w:rFonts w:ascii="Arial" w:hAnsi="Arial" w:cs="Arial"/>
        </w:rPr>
        <w:t>yorumlanan ekstra aksiyel yerleşimli</w:t>
      </w:r>
      <w:r w:rsidR="00B6327F" w:rsidRPr="00A80A05">
        <w:rPr>
          <w:rFonts w:ascii="Arial" w:hAnsi="Arial" w:cs="Arial"/>
        </w:rPr>
        <w:t xml:space="preserve"> ve pons sağ yarımına bası </w:t>
      </w:r>
      <w:r w:rsidR="00B6327F">
        <w:rPr>
          <w:rFonts w:ascii="Arial" w:hAnsi="Arial" w:cs="Arial"/>
        </w:rPr>
        <w:t>yapan kitle mevcuttu</w:t>
      </w:r>
      <w:r w:rsidR="00B6327F" w:rsidRPr="00A80A05">
        <w:rPr>
          <w:rFonts w:ascii="Arial" w:hAnsi="Arial" w:cs="Arial"/>
        </w:rPr>
        <w:t xml:space="preserve"> (</w:t>
      </w:r>
      <w:r w:rsidR="00B6327F" w:rsidRPr="00165C7B">
        <w:rPr>
          <w:rFonts w:ascii="Arial" w:hAnsi="Arial" w:cs="Arial"/>
          <w:b/>
        </w:rPr>
        <w:t>Şekil 1</w:t>
      </w:r>
      <w:r w:rsidR="00B6327F">
        <w:rPr>
          <w:rFonts w:ascii="Arial" w:hAnsi="Arial" w:cs="Arial"/>
        </w:rPr>
        <w:t>).</w:t>
      </w:r>
    </w:p>
    <w:p w:rsidR="004A6AAC" w:rsidRPr="00A80A05" w:rsidRDefault="004A6AAC" w:rsidP="007100BA">
      <w:pPr>
        <w:spacing w:line="360" w:lineRule="auto"/>
        <w:ind w:firstLine="708"/>
        <w:jc w:val="both"/>
        <w:rPr>
          <w:rFonts w:ascii="Arial" w:hAnsi="Arial" w:cs="Arial"/>
        </w:rPr>
      </w:pPr>
      <w:r w:rsidRPr="00A80A05">
        <w:rPr>
          <w:rFonts w:ascii="Arial" w:hAnsi="Arial" w:cs="Arial"/>
        </w:rPr>
        <w:t xml:space="preserve"> Kranial MRG sonuçları ile beyin ve sinir cerrahisi bölümüne</w:t>
      </w:r>
      <w:r w:rsidR="00DE239B" w:rsidRPr="00A80A05">
        <w:rPr>
          <w:rFonts w:ascii="Arial" w:hAnsi="Arial" w:cs="Arial"/>
        </w:rPr>
        <w:t xml:space="preserve"> </w:t>
      </w:r>
      <w:r w:rsidRPr="00A80A05">
        <w:rPr>
          <w:rFonts w:ascii="Arial" w:hAnsi="Arial" w:cs="Arial"/>
        </w:rPr>
        <w:t>danışıldı</w:t>
      </w:r>
      <w:r w:rsidR="000F1830">
        <w:rPr>
          <w:rFonts w:ascii="Arial" w:hAnsi="Arial" w:cs="Arial"/>
        </w:rPr>
        <w:t>. A</w:t>
      </w:r>
      <w:r w:rsidRPr="00A80A05">
        <w:rPr>
          <w:rFonts w:ascii="Arial" w:hAnsi="Arial" w:cs="Arial"/>
        </w:rPr>
        <w:t>kut cerrahi girişim düşünülmediği</w:t>
      </w:r>
      <w:r w:rsidR="000F1830">
        <w:rPr>
          <w:rFonts w:ascii="Arial" w:hAnsi="Arial" w:cs="Arial"/>
        </w:rPr>
        <w:t>, elektif şartlarlarda cerrahi endikasyonunun olduğu</w:t>
      </w:r>
      <w:r w:rsidRPr="00A80A05">
        <w:rPr>
          <w:rFonts w:ascii="Arial" w:hAnsi="Arial" w:cs="Arial"/>
        </w:rPr>
        <w:t xml:space="preserve"> şeklinde bilgi alındı</w:t>
      </w:r>
      <w:r w:rsidR="00206AC0" w:rsidRPr="00A80A05">
        <w:rPr>
          <w:rFonts w:ascii="Arial" w:hAnsi="Arial" w:cs="Arial"/>
        </w:rPr>
        <w:t>.</w:t>
      </w:r>
      <w:r w:rsidR="00DE239B" w:rsidRPr="00A80A05">
        <w:rPr>
          <w:rFonts w:ascii="Arial" w:hAnsi="Arial" w:cs="Arial"/>
        </w:rPr>
        <w:t xml:space="preserve"> </w:t>
      </w:r>
      <w:r w:rsidRPr="00A80A05">
        <w:rPr>
          <w:rFonts w:ascii="Arial" w:hAnsi="Arial" w:cs="Arial"/>
        </w:rPr>
        <w:t xml:space="preserve">Hasta beyin ve sinir cerrahisi poliklinik kontrollerine dahil edildi. Kısmi salah ile 1 hafta sonra poliklinik kontrolünde görülmesi planlanarak taburcu edildi. </w:t>
      </w:r>
      <w:r w:rsidR="009645FE">
        <w:rPr>
          <w:rFonts w:ascii="Arial" w:hAnsi="Arial" w:cs="Arial"/>
        </w:rPr>
        <w:t xml:space="preserve"> 5 aydır</w:t>
      </w:r>
      <w:r w:rsidRPr="00A80A05">
        <w:rPr>
          <w:rFonts w:ascii="Arial" w:hAnsi="Arial" w:cs="Arial"/>
        </w:rPr>
        <w:t xml:space="preserve"> beyin ve sinir cerrahisi polikliniğinde </w:t>
      </w:r>
      <w:r w:rsidR="000F1830">
        <w:rPr>
          <w:rFonts w:ascii="Arial" w:hAnsi="Arial" w:cs="Arial"/>
        </w:rPr>
        <w:t>takip edilen hastaya</w:t>
      </w:r>
      <w:r w:rsidRPr="00A80A05">
        <w:rPr>
          <w:rFonts w:ascii="Arial" w:hAnsi="Arial" w:cs="Arial"/>
        </w:rPr>
        <w:t xml:space="preserve">. </w:t>
      </w:r>
      <w:r w:rsidR="009645FE">
        <w:rPr>
          <w:rFonts w:ascii="Arial" w:hAnsi="Arial" w:cs="Arial"/>
        </w:rPr>
        <w:t xml:space="preserve">Baş </w:t>
      </w:r>
      <w:r w:rsidRPr="00A80A05">
        <w:rPr>
          <w:rFonts w:ascii="Arial" w:hAnsi="Arial" w:cs="Arial"/>
        </w:rPr>
        <w:t xml:space="preserve">ağrısı yakınmaları için parasetamol 500 mg, kafein 30 mg, kodein fosfat 10 mg tedavisi aldığı öğrenildi. Ameliyat olma konusunda isteksiz olan hastanın halen psikiyatri polikliniğinde de ilaçsız izlemi devam etmektedir. </w:t>
      </w:r>
    </w:p>
    <w:p w:rsidR="004A6AAC" w:rsidRPr="00A80A05" w:rsidRDefault="004A6AAC" w:rsidP="00A80A05">
      <w:pPr>
        <w:spacing w:before="100" w:beforeAutospacing="1" w:after="100" w:afterAutospacing="1" w:line="360" w:lineRule="auto"/>
        <w:jc w:val="both"/>
        <w:rPr>
          <w:rFonts w:ascii="Arial" w:eastAsia="Times New Roman" w:hAnsi="Arial" w:cs="Arial"/>
          <w:caps/>
          <w:color w:val="000000"/>
        </w:rPr>
      </w:pPr>
      <w:r w:rsidRPr="00A80A05">
        <w:rPr>
          <w:rFonts w:ascii="Arial" w:hAnsi="Arial" w:cs="Arial"/>
          <w:b/>
          <w:bCs/>
          <w:caps/>
        </w:rPr>
        <w:t xml:space="preserve">Tartışma </w:t>
      </w:r>
    </w:p>
    <w:p w:rsidR="00EC5157" w:rsidRDefault="00206AC0" w:rsidP="00A80A05">
      <w:pPr>
        <w:spacing w:line="360" w:lineRule="auto"/>
        <w:jc w:val="both"/>
        <w:rPr>
          <w:rFonts w:ascii="Arial" w:hAnsi="Arial" w:cs="Arial"/>
          <w:bCs/>
        </w:rPr>
      </w:pPr>
      <w:r w:rsidRPr="00AF5CAB">
        <w:rPr>
          <w:rFonts w:ascii="Arial" w:hAnsi="Arial" w:cs="Arial"/>
          <w:bCs/>
        </w:rPr>
        <w:t xml:space="preserve">Beyin tümörleri </w:t>
      </w:r>
      <w:r w:rsidR="006012A4" w:rsidRPr="00AF5CAB">
        <w:rPr>
          <w:rFonts w:ascii="Arial" w:hAnsi="Arial" w:cs="Arial"/>
          <w:bCs/>
        </w:rPr>
        <w:t xml:space="preserve">sıklıkla </w:t>
      </w:r>
      <w:r w:rsidRPr="00AF5CAB">
        <w:rPr>
          <w:rFonts w:ascii="Arial" w:hAnsi="Arial" w:cs="Arial"/>
          <w:bCs/>
        </w:rPr>
        <w:t>kendilerini nörolojik belirti ve bulgularla belli ederler. Ancak, bazı durumlarda klasik nörolojik belirtiler</w:t>
      </w:r>
      <w:r w:rsidR="006012A4" w:rsidRPr="00AF5CAB">
        <w:rPr>
          <w:rFonts w:ascii="Arial" w:hAnsi="Arial" w:cs="Arial"/>
          <w:bCs/>
        </w:rPr>
        <w:t xml:space="preserve"> olmaksızın büyüyen </w:t>
      </w:r>
      <w:r w:rsidRPr="00AF5CAB">
        <w:rPr>
          <w:rFonts w:ascii="Arial" w:hAnsi="Arial" w:cs="Arial"/>
          <w:bCs/>
        </w:rPr>
        <w:t>beyin tümörleri</w:t>
      </w:r>
      <w:r w:rsidR="006012A4" w:rsidRPr="00AF5CAB">
        <w:rPr>
          <w:rFonts w:ascii="Arial" w:hAnsi="Arial" w:cs="Arial"/>
          <w:bCs/>
        </w:rPr>
        <w:t xml:space="preserve"> uzun süre tanınmayabilirler </w:t>
      </w:r>
      <w:r w:rsidR="00165278" w:rsidRPr="00AF5CAB">
        <w:rPr>
          <w:rFonts w:ascii="Arial" w:hAnsi="Arial" w:cs="Arial"/>
          <w:bCs/>
        </w:rPr>
        <w:fldChar w:fldCharType="begin" w:fldLock="1"/>
      </w:r>
      <w:r w:rsidR="004A6AAC" w:rsidRPr="00AF5CAB">
        <w:rPr>
          <w:rFonts w:ascii="Arial" w:hAnsi="Arial" w:cs="Arial"/>
          <w:bCs/>
        </w:rPr>
        <w:instrText>ADDIN CSL_CITATION { "citationItems" : [ { "id" : "ITEM-1", "itemData" : { "ISBN" : "0093-0415", "ISSN" : "0093-0415", "PMID" : "7667978", "abstract" : "We studied 8 patients with frontal or temporolimbic neoplasms who had psychiatric presentations to clarify diagnostic criteria for distinguishing psychiatric disease from structural brain lesions and to examine brain-behavior relationships associated with cerebral neoplasms using modern neuroimaging techniques. Medical records were retrospectively reviewed for evidence of neurobehavioral and neurologic manifestations, tumor histologic features, and the results of treatment. Clinical presentations were correlated with tumor location as determined by computed tomography and magnetic resonance imaging. Patients with frontal lobe tumors presented with abulia, personality change, or depression, whereas those with temporolimbic tumors had auditory and visual hallucinations, mania, panic attacks, or amnesia. After treatment, neurobehavioral syndromes abated or resolved in 7 of 8 patients. We recommend that any patient 40 years of age or older with a change in mental state, cognitive or emotional, should have neuroimaging of the brain. Any patient with a psychiatric presentation who has specific neurobehavioral or neurologic findings or an unexpectedly poor response to psychopharmacologic treatment should also have brain imaging. These case reports extend and update observations on the importance of frontal and temporolimbic systems in the pathogenesis of neurobehavioral disorders.", "author" : [ { "dropping-particle" : "", "family" : "Filley", "given" : "C M", "non-dropping-particle" : "", "parse-names" : false, "suffix" : "" }, { "dropping-particle" : "", "family" : "Kleinschmidt-DeMasters", "given" : "B K", "non-dropping-particle" : "", "parse-names" : false, "suffix" : "" } ], "container-title" : "The Western journal of medicine", "id" : "ITEM-1", "issue" : "1", "issued" : { "date-parts" : [ [ "1995" ] ] }, "page" : "19-25", "title" : "Neurobehavioral presentations of brain neoplasms.", "type" : "article-journal", "volume" : "163" }, "uris" : [ "http://www.mendeley.com/documents/?uuid=0b96783e-778b-485f-963b-a3698e401cce" ] } ], "mendeley" : { "formattedCitation" : "(15)", "plainTextFormattedCitation" : "(15)", "previouslyFormattedCitation" : "(15)" }, "properties" : { "noteIndex" : 0 }, "schema" : "https://github.com/citation-style-language/schema/raw/master/csl-citation.json" }</w:instrText>
      </w:r>
      <w:r w:rsidR="00165278" w:rsidRPr="00AF5CAB">
        <w:rPr>
          <w:rFonts w:ascii="Arial" w:hAnsi="Arial" w:cs="Arial"/>
          <w:bCs/>
        </w:rPr>
        <w:fldChar w:fldCharType="separate"/>
      </w:r>
      <w:r w:rsidR="004A6AAC" w:rsidRPr="00AF5CAB">
        <w:rPr>
          <w:rFonts w:ascii="Arial" w:hAnsi="Arial" w:cs="Arial"/>
          <w:bCs/>
          <w:noProof/>
        </w:rPr>
        <w:t>(</w:t>
      </w:r>
      <w:r w:rsidR="00D3702F" w:rsidRPr="00AF5CAB">
        <w:rPr>
          <w:rFonts w:ascii="Arial" w:hAnsi="Arial" w:cs="Arial"/>
          <w:bCs/>
          <w:noProof/>
        </w:rPr>
        <w:t>15,</w:t>
      </w:r>
      <w:r w:rsidR="004A6AAC" w:rsidRPr="00AF5CAB">
        <w:rPr>
          <w:rFonts w:ascii="Arial" w:hAnsi="Arial" w:cs="Arial"/>
          <w:bCs/>
          <w:noProof/>
        </w:rPr>
        <w:t>16)</w:t>
      </w:r>
      <w:r w:rsidR="00165278" w:rsidRPr="00AF5CAB">
        <w:rPr>
          <w:rFonts w:ascii="Arial" w:hAnsi="Arial" w:cs="Arial"/>
          <w:bCs/>
        </w:rPr>
        <w:fldChar w:fldCharType="end"/>
      </w:r>
      <w:r w:rsidR="004A6AAC" w:rsidRPr="00AF5CAB">
        <w:rPr>
          <w:rFonts w:ascii="Arial" w:hAnsi="Arial" w:cs="Arial"/>
          <w:bCs/>
        </w:rPr>
        <w:t xml:space="preserve">. Olgumuzda da </w:t>
      </w:r>
      <w:r w:rsidR="006012A4" w:rsidRPr="00AF5CAB">
        <w:rPr>
          <w:rFonts w:ascii="Arial" w:hAnsi="Arial" w:cs="Arial"/>
          <w:bCs/>
        </w:rPr>
        <w:t xml:space="preserve">uzun süre nörolojik belirti olmaksızın </w:t>
      </w:r>
      <w:r w:rsidR="004A6AAC" w:rsidRPr="00AF5CAB">
        <w:rPr>
          <w:rFonts w:ascii="Arial" w:hAnsi="Arial" w:cs="Arial"/>
        </w:rPr>
        <w:t>sağ pontoserebellar köşede yaklaşık 2.5x2 cm boyutlu yoğun kontrast tutulumu gösteren öncelikle menenjiom lehine yoruml</w:t>
      </w:r>
      <w:r w:rsidR="006012A4" w:rsidRPr="00AF5CAB">
        <w:rPr>
          <w:rFonts w:ascii="Arial" w:hAnsi="Arial" w:cs="Arial"/>
        </w:rPr>
        <w:t>anan ekstra</w:t>
      </w:r>
      <w:r w:rsidR="00D3702F" w:rsidRPr="00AF5CAB">
        <w:rPr>
          <w:rFonts w:ascii="Arial" w:hAnsi="Arial" w:cs="Arial"/>
        </w:rPr>
        <w:t xml:space="preserve"> </w:t>
      </w:r>
      <w:r w:rsidR="006012A4" w:rsidRPr="00AF5CAB">
        <w:rPr>
          <w:rFonts w:ascii="Arial" w:hAnsi="Arial" w:cs="Arial"/>
        </w:rPr>
        <w:t>aksiyel lezyon alanının olması bu bulguları destekler niteliktedir.</w:t>
      </w:r>
      <w:r w:rsidR="004A6AAC" w:rsidRPr="00AF5CAB">
        <w:rPr>
          <w:rFonts w:ascii="Arial" w:hAnsi="Arial" w:cs="Arial"/>
        </w:rPr>
        <w:t xml:space="preserve"> </w:t>
      </w:r>
      <w:r w:rsidR="00D3702F" w:rsidRPr="00AF5CAB">
        <w:rPr>
          <w:rFonts w:ascii="Arial" w:hAnsi="Arial" w:cs="Arial"/>
          <w:bCs/>
        </w:rPr>
        <w:t xml:space="preserve"> </w:t>
      </w:r>
      <w:r w:rsidR="004A6AAC" w:rsidRPr="00AF5CAB">
        <w:rPr>
          <w:rFonts w:ascii="Arial" w:hAnsi="Arial" w:cs="Arial"/>
          <w:bCs/>
        </w:rPr>
        <w:t>Beyin tümörlerine bağlı gelişen psikiyatrik bozuklukların tanı ve tedavisi konusunda</w:t>
      </w:r>
      <w:r w:rsidR="00D3702F" w:rsidRPr="00AF5CAB">
        <w:rPr>
          <w:rFonts w:ascii="Arial" w:hAnsi="Arial" w:cs="Arial"/>
          <w:bCs/>
        </w:rPr>
        <w:t xml:space="preserve"> </w:t>
      </w:r>
      <w:r w:rsidR="004A6AAC" w:rsidRPr="00AF5CAB">
        <w:rPr>
          <w:rFonts w:ascii="Arial" w:hAnsi="Arial" w:cs="Arial"/>
          <w:bCs/>
        </w:rPr>
        <w:t>klinisyenler bazı güçlükler yaşa</w:t>
      </w:r>
      <w:r w:rsidR="00D3702F" w:rsidRPr="00AF5CAB">
        <w:rPr>
          <w:rFonts w:ascii="Arial" w:hAnsi="Arial" w:cs="Arial"/>
          <w:bCs/>
        </w:rPr>
        <w:t>ya</w:t>
      </w:r>
      <w:r w:rsidR="004A6AAC" w:rsidRPr="00AF5CAB">
        <w:rPr>
          <w:rFonts w:ascii="Arial" w:hAnsi="Arial" w:cs="Arial"/>
          <w:bCs/>
        </w:rPr>
        <w:t>bilmektedir</w:t>
      </w:r>
      <w:r w:rsidR="00D3702F" w:rsidRPr="00AF5CAB">
        <w:rPr>
          <w:rFonts w:ascii="Arial" w:hAnsi="Arial" w:cs="Arial"/>
          <w:bCs/>
        </w:rPr>
        <w:t xml:space="preserve"> </w:t>
      </w:r>
      <w:r w:rsidR="00165278" w:rsidRPr="00AF5CAB">
        <w:rPr>
          <w:rFonts w:ascii="Arial" w:hAnsi="Arial" w:cs="Arial"/>
          <w:bCs/>
        </w:rPr>
        <w:fldChar w:fldCharType="begin" w:fldLock="1"/>
      </w:r>
      <w:r w:rsidR="004A6AAC" w:rsidRPr="00AF5CAB">
        <w:rPr>
          <w:rFonts w:ascii="Arial" w:hAnsi="Arial" w:cs="Arial"/>
          <w:bCs/>
        </w:rPr>
        <w:instrText>ADDIN CSL_CITATION { "citationItems" : [ { "id" : "ITEM-1", "itemData" : { "DOI" : "10.5498/wjp.v5.i3.273", "ISSN" : "2220-3206", "PMID" : "26425442", "abstract" : "Infrequently, psychiatric symptoms may be the only manifestation of brain tumors. They may present with mood symptoms, psychosis, memory problems, personality changes, anxiety, or anorexia. Symptoms may be misleading, complicating the clinical picture. A comprehensive review of the literature was conducted regarding reports of brain tumors and psychiatric symptoms from 1956-2014. Search engines used include PubMed, Ovid, Psych Info, MEDLINE, and MedScape. Search terms included psychiatric manifestations/symptoms, brain tumors/neoplasms. Our literature search yielded case reports, case studies, and case series. There are no double blind studies except for post-diagnosis/-surgery studies. Early diagnosis is critical for improved quality of life. Symptoms that suggest work-up with neuroimaging include: new-onset psychosis, mood/memory symptoms, occurrence of new or atypical symptoms, personality changes, and anorexia without body dysmorphic symptoms. This article reviews the existing literature regarding the diagnosis and management of this clinically complex condition.", "author" : [ { "dropping-particle" : "", "family" : "Madhusoodanan", "given" : "Subramoniam", "non-dropping-particle" : "", "parse-names" : false, "suffix" : "" }, { "dropping-particle" : "", "family" : "Ting", "given" : "Mark Bryan", "non-dropping-particle" : "", "parse-names" : false, "suffix" : "" }, { "dropping-particle" : "", "family" : "Farah", "given" : "Tara", "non-dropping-particle" : "", "parse-names" : false, "suffix" : "" }, { "dropping-particle" : "", "family" : "Ugur", "given" : "Umran", "non-dropping-particle" : "", "parse-names" : false, "suffix" : "" } ], "container-title" : "World Journal of Psychiatry", "id" : "ITEM-1", "issue" : "3", "issued" : { "date-parts" : [ [ "2015" ] ] }, "page" : "273", "title" : "Psychiatric aspects of brain tumors: A review", "type" : "article-journal", "volume" : "5" }, "uris" : [ "http://www.mendeley.com/documents/?uuid=86807404-65d7-4ea5-beb8-6c15e262551d" ] } ], "mendeley" : { "formattedCitation" : "(2)", "plainTextFormattedCitation" : "(2)", "previouslyFormattedCitation" : "(2)" }, "properties" : { "noteIndex" : 0 }, "schema" : "https://github.com/citation-style-language/schema/raw/master/csl-citation.json" }</w:instrText>
      </w:r>
      <w:r w:rsidR="00165278" w:rsidRPr="00AF5CAB">
        <w:rPr>
          <w:rFonts w:ascii="Arial" w:hAnsi="Arial" w:cs="Arial"/>
          <w:bCs/>
        </w:rPr>
        <w:fldChar w:fldCharType="separate"/>
      </w:r>
      <w:r w:rsidR="004A6AAC" w:rsidRPr="00AF5CAB">
        <w:rPr>
          <w:rFonts w:ascii="Arial" w:hAnsi="Arial" w:cs="Arial"/>
          <w:bCs/>
          <w:noProof/>
        </w:rPr>
        <w:t>(2)</w:t>
      </w:r>
      <w:r w:rsidR="00165278" w:rsidRPr="00AF5CAB">
        <w:rPr>
          <w:rFonts w:ascii="Arial" w:hAnsi="Arial" w:cs="Arial"/>
          <w:bCs/>
        </w:rPr>
        <w:fldChar w:fldCharType="end"/>
      </w:r>
      <w:r w:rsidR="004A6AAC" w:rsidRPr="00AF5CAB">
        <w:rPr>
          <w:rFonts w:ascii="Arial" w:hAnsi="Arial" w:cs="Arial"/>
          <w:bCs/>
        </w:rPr>
        <w:t>.</w:t>
      </w:r>
      <w:r w:rsidR="004A6AAC" w:rsidRPr="00A80A05">
        <w:rPr>
          <w:rFonts w:ascii="Arial" w:hAnsi="Arial" w:cs="Arial"/>
          <w:bCs/>
        </w:rPr>
        <w:t xml:space="preserve"> Beyin tümürü tanısı öncesi ortaya çıkan psikiyatrik belirtiler tanı sınıflandırmalarında yer alan herhangi bir psikiyatrik bozukluk tanı ölçütlerin</w:t>
      </w:r>
      <w:r w:rsidR="00AF5CAB">
        <w:rPr>
          <w:rFonts w:ascii="Arial" w:hAnsi="Arial" w:cs="Arial"/>
          <w:bCs/>
        </w:rPr>
        <w:t>i tam olarak karşılayamayabilir ya da</w:t>
      </w:r>
      <w:r w:rsidR="004A6AAC" w:rsidRPr="00A80A05">
        <w:rPr>
          <w:rFonts w:ascii="Arial" w:hAnsi="Arial" w:cs="Arial"/>
          <w:bCs/>
        </w:rPr>
        <w:t xml:space="preserve"> karışık bir</w:t>
      </w:r>
      <w:r w:rsidR="005A0330" w:rsidRPr="00A80A05">
        <w:rPr>
          <w:rFonts w:ascii="Arial" w:hAnsi="Arial" w:cs="Arial"/>
          <w:bCs/>
        </w:rPr>
        <w:t xml:space="preserve"> </w:t>
      </w:r>
      <w:r w:rsidR="004A6AAC" w:rsidRPr="00A80A05">
        <w:rPr>
          <w:rFonts w:ascii="Arial" w:hAnsi="Arial" w:cs="Arial"/>
          <w:bCs/>
        </w:rPr>
        <w:t xml:space="preserve">klinik tabloya sahip olabilir </w:t>
      </w:r>
      <w:r w:rsidR="00165278" w:rsidRPr="00A80A05">
        <w:rPr>
          <w:rFonts w:ascii="Arial" w:hAnsi="Arial" w:cs="Arial"/>
          <w:bCs/>
        </w:rPr>
        <w:fldChar w:fldCharType="begin" w:fldLock="1"/>
      </w:r>
      <w:r w:rsidR="004A6AAC" w:rsidRPr="00A80A05">
        <w:rPr>
          <w:rFonts w:ascii="Arial" w:hAnsi="Arial" w:cs="Arial"/>
          <w:bCs/>
        </w:rPr>
        <w:instrText>ADDIN CSL_CITATION { "citationItems" : [ { "id" : "ITEM-1", "itemData" : { "DOI" : "10.5498/wjp.v5.i3.273", "ISSN" : "2220-3206", "PMID" : "26425442", "abstract" : "Infrequently, psychiatric symptoms may be the only manifestation of brain tumors. They may present with mood symptoms, psychosis, memory problems, personality changes, anxiety, or anorexia. Symptoms may be misleading, complicating the clinical picture. A comprehensive review of the literature was conducted regarding reports of brain tumors and psychiatric symptoms from 1956-2014. Search engines used include PubMed, Ovid, Psych Info, MEDLINE, and MedScape. Search terms included psychiatric manifestations/symptoms, brain tumors/neoplasms. Our literature search yielded case reports, case studies, and case series. There are no double blind studies except for post-diagnosis/-surgery studies. Early diagnosis is critical for improved quality of life. Symptoms that suggest work-up with neuroimaging include: new-onset psychosis, mood/memory symptoms, occurrence of new or atypical symptoms, personality changes, and anorexia without body dysmorphic symptoms. This article reviews the existing literature regarding the diagnosis and management of this clinically complex condition.", "author" : [ { "dropping-particle" : "", "family" : "Madhusoodanan", "given" : "Subramoniam", "non-dropping-particle" : "", "parse-names" : false, "suffix" : "" }, { "dropping-particle" : "", "family" : "Ting", "given" : "Mark Bryan", "non-dropping-particle" : "", "parse-names" : false, "suffix" : "" }, { "dropping-particle" : "", "family" : "Farah", "given" : "Tara", "non-dropping-particle" : "", "parse-names" : false, "suffix" : "" }, { "dropping-particle" : "", "family" : "Ugur", "given" : "Umran", "non-dropping-particle" : "", "parse-names" : false, "suffix" : "" } ], "container-title" : "World Journal of Psychiatry", "id" : "ITEM-1", "issue" : "3", "issued" : { "date-parts" : [ [ "2015" ] ] }, "page" : "273", "title" : "Psychiatric aspects of brain tumors: A review", "type" : "article-journal", "volume" : "5" }, "uris" : [ "http://www.mendeley.com/documents/?uuid=86807404-65d7-4ea5-beb8-6c15e262551d" ] } ], "mendeley" : { "formattedCitation" : "(2)", "plainTextFormattedCitation" : "(2)", "previouslyFormattedCitation" : "(2)" }, "properties" : { "noteIndex" : 0 }, "schema" : "https://github.com/citation-style-language/schema/raw/master/csl-citation.json" }</w:instrText>
      </w:r>
      <w:r w:rsidR="00165278" w:rsidRPr="00A80A05">
        <w:rPr>
          <w:rFonts w:ascii="Arial" w:hAnsi="Arial" w:cs="Arial"/>
          <w:bCs/>
        </w:rPr>
        <w:fldChar w:fldCharType="separate"/>
      </w:r>
      <w:r w:rsidR="004A6AAC" w:rsidRPr="00A80A05">
        <w:rPr>
          <w:rFonts w:ascii="Arial" w:hAnsi="Arial" w:cs="Arial"/>
          <w:bCs/>
          <w:noProof/>
        </w:rPr>
        <w:t>(2)</w:t>
      </w:r>
      <w:r w:rsidR="00165278" w:rsidRPr="00A80A05">
        <w:rPr>
          <w:rFonts w:ascii="Arial" w:hAnsi="Arial" w:cs="Arial"/>
          <w:bCs/>
        </w:rPr>
        <w:fldChar w:fldCharType="end"/>
      </w:r>
      <w:r w:rsidR="004A6AAC" w:rsidRPr="00A80A05">
        <w:rPr>
          <w:rFonts w:ascii="Arial" w:hAnsi="Arial" w:cs="Arial"/>
          <w:bCs/>
        </w:rPr>
        <w:t xml:space="preserve">. Olgumuzun </w:t>
      </w:r>
      <w:r w:rsidR="004A6AAC" w:rsidRPr="00A80A05">
        <w:rPr>
          <w:rFonts w:ascii="Arial" w:hAnsi="Arial" w:cs="Arial"/>
        </w:rPr>
        <w:t xml:space="preserve">çeşitli antidepresan, antipsikotik, duygudurum dengeleyici ilaçları eş zamanlı kullanması klinisyenlerin vakayı yönetmekte zorlandığını ve farklı psikiyatrik </w:t>
      </w:r>
      <w:r w:rsidR="004A6AAC" w:rsidRPr="00A80A05">
        <w:rPr>
          <w:rFonts w:ascii="Arial" w:hAnsi="Arial" w:cs="Arial"/>
        </w:rPr>
        <w:lastRenderedPageBreak/>
        <w:t xml:space="preserve">bozukluk tanılar ile çoklu ilaç kullanımının olması bu bulguları destekler niteliktedir. Beyin tümörü olan hastalar, yanlışlıkla tümörün tanısından aylar ya da yıllar öncesinden başlayan birincil psikiyatrik bozukluk tanısı ile izlenebilmektedir </w:t>
      </w:r>
      <w:r w:rsidR="00165278" w:rsidRPr="00A80A05">
        <w:rPr>
          <w:rFonts w:ascii="Arial" w:hAnsi="Arial" w:cs="Arial"/>
        </w:rPr>
        <w:fldChar w:fldCharType="begin" w:fldLock="1"/>
      </w:r>
      <w:r w:rsidR="004A6AAC" w:rsidRPr="00A80A05">
        <w:rPr>
          <w:rFonts w:ascii="Arial" w:hAnsi="Arial" w:cs="Arial"/>
        </w:rPr>
        <w:instrText>ADDIN CSL_CITATION { "citationItems" : [ { "id" : "ITEM-1", "itemData" : { "ISBN" : "0093-0415", "ISSN" : "0093-0415", "PMID" : "7667978", "abstract" : "We studied 8 patients with frontal or temporolimbic neoplasms who had psychiatric presentations to clarify diagnostic criteria for distinguishing psychiatric disease from structural brain lesions and to examine brain-behavior relationships associated with cerebral neoplasms using modern neuroimaging techniques. Medical records were retrospectively reviewed for evidence of neurobehavioral and neurologic manifestations, tumor histologic features, and the results of treatment. Clinical presentations were correlated with tumor location as determined by computed tomography and magnetic resonance imaging. Patients with frontal lobe tumors presented with abulia, personality change, or depression, whereas those with temporolimbic tumors had auditory and visual hallucinations, mania, panic attacks, or amnesia. After treatment, neurobehavioral syndromes abated or resolved in 7 of 8 patients. We recommend that any patient 40 years of age or older with a change in mental state, cognitive or emotional, should have neuroimaging of the brain. Any patient with a psychiatric presentation who has specific neurobehavioral or neurologic findings or an unexpectedly poor response to psychopharmacologic treatment should also have brain imaging. These case reports extend and update observations on the importance of frontal and temporolimbic systems in the pathogenesis of neurobehavioral disorders.", "author" : [ { "dropping-particle" : "", "family" : "Filley", "given" : "C M", "non-dropping-particle" : "", "parse-names" : false, "suffix" : "" }, { "dropping-particle" : "", "family" : "Kleinschmidt-DeMasters", "given" : "B K", "non-dropping-particle" : "", "parse-names" : false, "suffix" : "" } ], "container-title" : "The Western journal of medicine", "id" : "ITEM-1", "issue" : "1", "issued" : { "date-parts" : [ [ "1995" ] ] }, "page" : "19-25", "title" : "Neurobehavioral presentations of brain neoplasms.", "type" : "article-journal", "volume" : "163" }, "uris" : [ "http://www.mendeley.com/documents/?uuid=0b96783e-778b-485f-963b-a3698e401cce" ] } ], "mendeley" : { "formattedCitation" : "(15)", "plainTextFormattedCitation" : "(15)", "previouslyFormattedCitation" : "(15)" }, "properties" : { "noteIndex" : 0 }, "schema" : "https://github.com/citation-style-language/schema/raw/master/csl-citation.json" }</w:instrText>
      </w:r>
      <w:r w:rsidR="00165278" w:rsidRPr="00A80A05">
        <w:rPr>
          <w:rFonts w:ascii="Arial" w:hAnsi="Arial" w:cs="Arial"/>
        </w:rPr>
        <w:fldChar w:fldCharType="separate"/>
      </w:r>
      <w:r w:rsidR="004A6AAC" w:rsidRPr="00A80A05">
        <w:rPr>
          <w:rFonts w:ascii="Arial" w:hAnsi="Arial" w:cs="Arial"/>
          <w:noProof/>
        </w:rPr>
        <w:t>(2,16)</w:t>
      </w:r>
      <w:r w:rsidR="00165278" w:rsidRPr="00A80A05">
        <w:rPr>
          <w:rFonts w:ascii="Arial" w:hAnsi="Arial" w:cs="Arial"/>
        </w:rPr>
        <w:fldChar w:fldCharType="end"/>
      </w:r>
      <w:r w:rsidR="004A6AAC" w:rsidRPr="00A80A05">
        <w:rPr>
          <w:rFonts w:ascii="Arial" w:hAnsi="Arial" w:cs="Arial"/>
        </w:rPr>
        <w:t xml:space="preserve">. Olgumuzun 4 yıldır psikiyatrik yakınmalar nedeniyle çok kez psikiyatri poliklinik başvurularının bulunması dikkat çekicidir. Diğer yandan </w:t>
      </w:r>
      <w:r w:rsidR="004A6AAC" w:rsidRPr="00A80A05">
        <w:rPr>
          <w:rFonts w:ascii="Arial" w:hAnsi="Arial" w:cs="Arial"/>
          <w:bCs/>
        </w:rPr>
        <w:t>psikiyatrik belirtileri kontrol altına almak için uygulanan tedaviler olası yan etkilere, ilaç-ilaç etkileşimlerine ve bunlara ek olarak tümörün</w:t>
      </w:r>
      <w:r w:rsidR="005A0330" w:rsidRPr="00A80A05">
        <w:rPr>
          <w:rFonts w:ascii="Arial" w:hAnsi="Arial" w:cs="Arial"/>
          <w:bCs/>
        </w:rPr>
        <w:t xml:space="preserve"> </w:t>
      </w:r>
      <w:r w:rsidR="004A6AAC" w:rsidRPr="00A80A05">
        <w:rPr>
          <w:rFonts w:ascii="Arial" w:hAnsi="Arial" w:cs="Arial"/>
          <w:bCs/>
        </w:rPr>
        <w:t xml:space="preserve">boyutlarının artmasına, tümöre bağlı komplikasyonların gelişmesine dolayısı ile de epileptik nöbetler, deliryum ve beyin tümörü tanının gecikmesi gibi istenmeyen sonuçların ortaya çıkmasına neden olabilir </w:t>
      </w:r>
      <w:r w:rsidR="00165278" w:rsidRPr="00A80A05">
        <w:rPr>
          <w:rFonts w:ascii="Arial" w:hAnsi="Arial" w:cs="Arial"/>
          <w:bCs/>
        </w:rPr>
        <w:fldChar w:fldCharType="begin" w:fldLock="1"/>
      </w:r>
      <w:r w:rsidR="004A6AAC" w:rsidRPr="00A80A05">
        <w:rPr>
          <w:rFonts w:ascii="Arial" w:hAnsi="Arial" w:cs="Arial"/>
          <w:bCs/>
        </w:rPr>
        <w:instrText>ADDIN CSL_CITATION { "citationItems" : [ { "id" : "ITEM-1", "itemData" : { "DOI" : "10.5498/wjp.v5.i3.273", "ISSN" : "2220-3206", "PMID" : "26425442", "abstract" : "Infrequently, psychiatric symptoms may be the only manifestation of brain tumors. They may present with mood symptoms, psychosis, memory problems, personality changes, anxiety, or anorexia. Symptoms may be misleading, complicating the clinical picture. A comprehensive review of the literature was conducted regarding reports of brain tumors and psychiatric symptoms from 1956-2014. Search engines used include PubMed, Ovid, Psych Info, MEDLINE, and MedScape. Search terms included psychiatric manifestations/symptoms, brain tumors/neoplasms. Our literature search yielded case reports, case studies, and case series. There are no double blind studies except for post-diagnosis/-surgery studies. Early diagnosis is critical for improved quality of life. Symptoms that suggest work-up with neuroimaging include: new-onset psychosis, mood/memory symptoms, occurrence of new or atypical symptoms, personality changes, and anorexia without body dysmorphic symptoms. This article reviews the existing literature regarding the diagnosis and management of this clinically complex condition.", "author" : [ { "dropping-particle" : "", "family" : "Madhusoodanan", "given" : "Subramoniam", "non-dropping-particle" : "", "parse-names" : false, "suffix" : "" }, { "dropping-particle" : "", "family" : "Ting", "given" : "Mark Bryan", "non-dropping-particle" : "", "parse-names" : false, "suffix" : "" }, { "dropping-particle" : "", "family" : "Farah", "given" : "Tara", "non-dropping-particle" : "", "parse-names" : false, "suffix" : "" }, { "dropping-particle" : "", "family" : "Ugur", "given" : "Umran", "non-dropping-particle" : "", "parse-names" : false, "suffix" : "" } ], "container-title" : "World Journal of Psychiatry", "id" : "ITEM-1", "issue" : "3", "issued" : { "date-parts" : [ [ "2015" ] ] }, "page" : "273", "title" : "Psychiatric aspects of brain tumors: A review", "type" : "article-journal", "volume" : "5" }, "uris" : [ "http://www.mendeley.com/documents/?uuid=86807404-65d7-4ea5-beb8-6c15e262551d" ] } ], "mendeley" : { "formattedCitation" : "(2)", "plainTextFormattedCitation" : "(2)", "previouslyFormattedCitation" : "(2)" }, "properties" : { "noteIndex" : 0 }, "schema" : "https://github.com/citation-style-language/schema/raw/master/csl-citation.json" }</w:instrText>
      </w:r>
      <w:r w:rsidR="00165278" w:rsidRPr="00A80A05">
        <w:rPr>
          <w:rFonts w:ascii="Arial" w:hAnsi="Arial" w:cs="Arial"/>
          <w:bCs/>
        </w:rPr>
        <w:fldChar w:fldCharType="separate"/>
      </w:r>
      <w:r w:rsidR="004A6AAC" w:rsidRPr="00A80A05">
        <w:rPr>
          <w:rFonts w:ascii="Arial" w:hAnsi="Arial" w:cs="Arial"/>
          <w:bCs/>
          <w:noProof/>
        </w:rPr>
        <w:t>(2)</w:t>
      </w:r>
      <w:r w:rsidR="00165278" w:rsidRPr="00A80A05">
        <w:rPr>
          <w:rFonts w:ascii="Arial" w:hAnsi="Arial" w:cs="Arial"/>
          <w:bCs/>
        </w:rPr>
        <w:fldChar w:fldCharType="end"/>
      </w:r>
      <w:r w:rsidR="004A6AAC" w:rsidRPr="00A80A05">
        <w:rPr>
          <w:rFonts w:ascii="Arial" w:hAnsi="Arial" w:cs="Arial"/>
          <w:bCs/>
        </w:rPr>
        <w:t xml:space="preserve">. Olgumuzun düzensiz takipleri sırasında ortaya çıkan idrar kaçırma, atipik klinik özellikleri ve baş ağrısı dikkat çekicidir. Servis yatışı sonrası saldırgan davranışları ve kliniğe uyumsuzluğu nedeniyle uygulanan tedavi sonrası hızlıca ekstrapiramidal yan etkilerinin ortaya çıkması altta yatan tıbbi etiyolojiye yönelik şüphelerin artmasına neden olmaktadır </w:t>
      </w:r>
      <w:r w:rsidR="00165278" w:rsidRPr="00A80A05">
        <w:rPr>
          <w:rFonts w:ascii="Arial" w:hAnsi="Arial" w:cs="Arial"/>
          <w:bCs/>
        </w:rPr>
        <w:fldChar w:fldCharType="begin" w:fldLock="1"/>
      </w:r>
      <w:r w:rsidR="004A6AAC" w:rsidRPr="00A80A05">
        <w:rPr>
          <w:rFonts w:ascii="Arial" w:hAnsi="Arial" w:cs="Arial"/>
          <w:bCs/>
        </w:rPr>
        <w:instrText>ADDIN CSL_CITATION { "citationItems" : [ { "id" : "ITEM-1", "itemData" : { "DOI" : "10.5498/wjp.v5.i3.273", "ISSN" : "2220-3206", "PMID" : "26425442", "abstract" : "Infrequently, psychiatric symptoms may be the only manifestation of brain tumors. They may present with mood symptoms, psychosis, memory problems, personality changes, anxiety, or anorexia. Symptoms may be misleading, complicating the clinical picture. A comprehensive review of the literature was conducted regarding reports of brain tumors and psychiatric symptoms from 1956-2014. Search engines used include PubMed, Ovid, Psych Info, MEDLINE, and MedScape. Search terms included psychiatric manifestations/symptoms, brain tumors/neoplasms. Our literature search yielded case reports, case studies, and case series. There are no double blind studies except for post-diagnosis/-surgery studies. Early diagnosis is critical for improved quality of life. Symptoms that suggest work-up with neuroimaging include: new-onset psychosis, mood/memory symptoms, occurrence of new or atypical symptoms, personality changes, and anorexia without body dysmorphic symptoms. This article reviews the existing literature regarding the diagnosis and management of this clinically complex condition.", "author" : [ { "dropping-particle" : "", "family" : "Madhusoodanan", "given" : "Subramoniam", "non-dropping-particle" : "", "parse-names" : false, "suffix" : "" }, { "dropping-particle" : "", "family" : "Ting", "given" : "Mark Bryan", "non-dropping-particle" : "", "parse-names" : false, "suffix" : "" }, { "dropping-particle" : "", "family" : "Farah", "given" : "Tara", "non-dropping-particle" : "", "parse-names" : false, "suffix" : "" }, { "dropping-particle" : "", "family" : "Ugur", "given" : "Umran", "non-dropping-particle" : "", "parse-names" : false, "suffix" : "" } ], "container-title" : "World Journal of Psychiatry", "id" : "ITEM-1", "issue" : "3", "issued" : { "date-parts" : [ [ "2015" ] ] }, "page" : "273", "title" : "Psychiatric aspects of brain tumors: A review", "type" : "article-journal", "volume" : "5" }, "uris" : [ "http://www.mendeley.com/documents/?uuid=86807404-65d7-4ea5-beb8-6c15e262551d" ] } ], "mendeley" : { "formattedCitation" : "(2)", "plainTextFormattedCitation" : "(2)", "previouslyFormattedCitation" : "(2)" }, "properties" : { "noteIndex" : 0 }, "schema" : "https://github.com/citation-style-language/schema/raw/master/csl-citation.json" }</w:instrText>
      </w:r>
      <w:r w:rsidR="00165278" w:rsidRPr="00A80A05">
        <w:rPr>
          <w:rFonts w:ascii="Arial" w:hAnsi="Arial" w:cs="Arial"/>
          <w:bCs/>
        </w:rPr>
        <w:fldChar w:fldCharType="separate"/>
      </w:r>
      <w:r w:rsidR="004A6AAC" w:rsidRPr="00A80A05">
        <w:rPr>
          <w:rFonts w:ascii="Arial" w:hAnsi="Arial" w:cs="Arial"/>
          <w:bCs/>
          <w:noProof/>
        </w:rPr>
        <w:t>(2)</w:t>
      </w:r>
      <w:r w:rsidR="00165278" w:rsidRPr="00A80A05">
        <w:rPr>
          <w:rFonts w:ascii="Arial" w:hAnsi="Arial" w:cs="Arial"/>
          <w:bCs/>
        </w:rPr>
        <w:fldChar w:fldCharType="end"/>
      </w:r>
      <w:r w:rsidR="004A6AAC" w:rsidRPr="00A80A05">
        <w:rPr>
          <w:rFonts w:ascii="Arial" w:hAnsi="Arial" w:cs="Arial"/>
          <w:bCs/>
        </w:rPr>
        <w:t xml:space="preserve">. </w:t>
      </w:r>
      <w:r w:rsidR="004A6AAC" w:rsidRPr="00CC69B2">
        <w:rPr>
          <w:rFonts w:ascii="Arial" w:hAnsi="Arial" w:cs="Arial"/>
          <w:bCs/>
        </w:rPr>
        <w:t xml:space="preserve">Mani, bir beyin lezyonunun ortaya çıkış belirtisi olabilir ve lezyonun karakteristik bulguları, </w:t>
      </w:r>
      <w:r w:rsidR="00D3702F" w:rsidRPr="00CC69B2">
        <w:rPr>
          <w:rFonts w:ascii="Arial" w:hAnsi="Arial" w:cs="Arial"/>
          <w:bCs/>
        </w:rPr>
        <w:t>belirtileri</w:t>
      </w:r>
      <w:r w:rsidR="004A6AAC" w:rsidRPr="00CC69B2">
        <w:rPr>
          <w:rFonts w:ascii="Arial" w:hAnsi="Arial" w:cs="Arial"/>
          <w:bCs/>
        </w:rPr>
        <w:t xml:space="preserve">, görüntüleme bulguları lezyon ileri bir aşamada olana </w:t>
      </w:r>
      <w:r w:rsidR="00D3702F" w:rsidRPr="00CC69B2">
        <w:rPr>
          <w:rFonts w:ascii="Arial" w:hAnsi="Arial" w:cs="Arial"/>
          <w:bCs/>
        </w:rPr>
        <w:t xml:space="preserve">kadar gizli kalabilir ya da fark edilmeyebilir </w:t>
      </w:r>
      <w:r w:rsidR="00165278" w:rsidRPr="00CC69B2">
        <w:rPr>
          <w:rFonts w:ascii="Arial" w:hAnsi="Arial" w:cs="Arial"/>
          <w:bCs/>
        </w:rPr>
        <w:fldChar w:fldCharType="begin" w:fldLock="1"/>
      </w:r>
      <w:r w:rsidR="004A6AAC" w:rsidRPr="00CC69B2">
        <w:rPr>
          <w:rFonts w:ascii="Arial" w:hAnsi="Arial" w:cs="Arial"/>
          <w:bCs/>
        </w:rPr>
        <w:instrText>ADDIN CSL_CITATION { "citationItems" : [ { "id" : "ITEM-1", "itemData" : { "DOI" : "10.1111/bdi.12387", "ISBN" : "1398-5647", "ISSN" : "13995618", "PMID" : "27112231", "abstract" : "OBJECTIVES Approximately 3.5 million Americans will experience a manic episode during their lifetimes. The most common causes are psychiatric illnesses such as bipolar I disorder and schizoaffective disorder, but mania can also occur secondary to neurological illnesses, brain injury, or neurosurgical procedures. METHODS For this narrative review, we searched Medline for articles on the association of mania with stroke, brain tumors, traumatic brain injury, multiple sclerosis, neurodegenerative disorders, epilepsy, and neurosurgical interventions. We discuss the epidemiology, features, and treatment of these cases. We also review the anatomy of the lesions, in light of what is known about the neurobiology of bipolar disorder. RESULTS The prevalence of mania in patients with brain lesions varies widely by condition, from &lt;2% in stroke to 31% in basal ganglia calcification. Mania occurs most commonly with lesions affecting frontal, temporal, and subcortical limbic brain areas. Right-sided lesions causing hypo-functionality or disconnection (e.g., stroke; neoplasms) and left-sided excitatory lesions (e.g., epileptogenic foci) are frequently observed. CONCLUSIONS Secondary mania should be suspected in patients with neurological deficits, histories atypical for classic bipolar disorder, and first manic episodes after the age of 40 years. Treatment with antimanic medications, along with specific treatment for the underlying neurologic condition, is typically required. Typical lesion locations fit with current models of bipolar disorder, which implicate hyperactivity of left-hemisphere reward-processing brain areas and hypoactivity of bilateral prefrontal emotion-modulating regions. Lesion studies complement these models by suggesting that right-hemisphere limbic-brain hypoactivity, or a left/right imbalance, may be relevant to the pathophysiology of mania.", "author" : [ { "dropping-particle" : "", "family" : "Satzer", "given" : "David", "non-dropping-particle" : "", "parse-names" : false, "suffix" : "" }, { "dropping-particle" : "", "family" : "Bond", "given" : "David J.", "non-dropping-particle" : "", "parse-names" : false, "suffix" : "" } ], "container-title" : "Bipolar Disorders", "id" : "ITEM-1", "issue" : "3", "issued" : { "date-parts" : [ [ "2016" ] ] }, "page" : "205-220", "title" : "Mania secondary to focal brain lesions: Implications for understanding the functional neuroanatomy of bipolar disorder", "type" : "article", "volume" : "18" }, "uris" : [ "http://www.mendeley.com/documents/?uuid=5a54c6a4-4a4f-4b58-bb27-1839038ed2ae" ] } ], "mendeley" : { "formattedCitation" : "(11)", "plainTextFormattedCitation" : "(11)", "previouslyFormattedCitation" : "(11)" }, "properties" : { "noteIndex" : 0 }, "schema" : "https://github.com/citation-style-language/schema/raw/master/csl-citation.json" }</w:instrText>
      </w:r>
      <w:r w:rsidR="00165278" w:rsidRPr="00CC69B2">
        <w:rPr>
          <w:rFonts w:ascii="Arial" w:hAnsi="Arial" w:cs="Arial"/>
          <w:bCs/>
        </w:rPr>
        <w:fldChar w:fldCharType="separate"/>
      </w:r>
      <w:r w:rsidR="004A6AAC" w:rsidRPr="00CC69B2">
        <w:rPr>
          <w:rFonts w:ascii="Arial" w:hAnsi="Arial" w:cs="Arial"/>
          <w:bCs/>
          <w:noProof/>
        </w:rPr>
        <w:t>(12)</w:t>
      </w:r>
      <w:r w:rsidR="00165278" w:rsidRPr="00CC69B2">
        <w:rPr>
          <w:rFonts w:ascii="Arial" w:hAnsi="Arial" w:cs="Arial"/>
          <w:bCs/>
        </w:rPr>
        <w:fldChar w:fldCharType="end"/>
      </w:r>
      <w:r w:rsidR="004A6AAC" w:rsidRPr="00A80A05">
        <w:rPr>
          <w:rFonts w:ascii="Arial" w:hAnsi="Arial" w:cs="Arial"/>
          <w:bCs/>
        </w:rPr>
        <w:t>.</w:t>
      </w:r>
      <w:r w:rsidR="00CC69B2">
        <w:rPr>
          <w:rFonts w:ascii="Arial" w:hAnsi="Arial" w:cs="Arial"/>
          <w:bCs/>
        </w:rPr>
        <w:t xml:space="preserve"> </w:t>
      </w:r>
      <w:r w:rsidR="004A6AAC" w:rsidRPr="00A80A05">
        <w:rPr>
          <w:rFonts w:ascii="Arial" w:hAnsi="Arial" w:cs="Arial"/>
          <w:bCs/>
        </w:rPr>
        <w:t>Manik belirtilerin sekonder ve primer maniden farklı olduğunu öne sürmek için çok az şey vardır: büyük vaka incelemelerinde, tüm klasik manik belirtiler (büyüklük, uyku ihtiyacının azalması, baskılı konuşma, fikir uçuşması, dikkat çelinebilirliği, psikomotor ajitasyon ve riskli davranış) beyin lezyonu ile ilişkili manide temsil edilir</w:t>
      </w:r>
      <w:r w:rsidR="00165278" w:rsidRPr="00A80A05">
        <w:rPr>
          <w:rFonts w:ascii="Arial" w:hAnsi="Arial" w:cs="Arial"/>
          <w:bCs/>
        </w:rPr>
        <w:fldChar w:fldCharType="begin" w:fldLock="1"/>
      </w:r>
      <w:r w:rsidR="004A6AAC" w:rsidRPr="00A80A05">
        <w:rPr>
          <w:rFonts w:ascii="Arial" w:hAnsi="Arial" w:cs="Arial"/>
          <w:bCs/>
        </w:rPr>
        <w:instrText>ADDIN CSL_CITATION { "citationItems" : [ { "id" : "ITEM-1", "itemData" : { "DOI" : "10.1176/appi.books.9780890425596.744053", "ISBN" : "0890425558", "ISSN" : "2317-1782", "PMID" : "24413388", "abstract" : "Diagnostic and Statistical Manual of Mental Disorders 4th edition TR.", "author" : [ { "dropping-particle" : "", "family" : "American Psychiatric Association", "given" : "", "non-dropping-particle" : "", "parse-names" : false, "suffix" : "" } ], "container-title" : "Diagnostic and Statistical Manual of Mental Disorders 4th edition TR.", "id" : "ITEM-1", "issued" : { "date-parts" : [ [ "2013" ] ] }, "page" : "280", "title" : "Diagnostic and Statistical Manual of Mental Disorders, 5th Edition (DSM-5)", "type" : "article-journal" }, "uris" : [ "http://www.mendeley.com/documents/?uuid=9ce478e7-eb3f-41f1-84e8-0d72aabfedf4" ] } ], "mendeley" : { "formattedCitation" : "(16)", "plainTextFormattedCitation" : "(16)", "previouslyFormattedCitation" : "(16)" }, "properties" : { "noteIndex" : 0 }, "schema" : "https://github.com/citation-style-language/schema/raw/master/csl-citation.json" }</w:instrText>
      </w:r>
      <w:r w:rsidR="00165278" w:rsidRPr="00A80A05">
        <w:rPr>
          <w:rFonts w:ascii="Arial" w:hAnsi="Arial" w:cs="Arial"/>
          <w:bCs/>
        </w:rPr>
        <w:fldChar w:fldCharType="separate"/>
      </w:r>
      <w:r w:rsidR="004A6AAC" w:rsidRPr="00A80A05">
        <w:rPr>
          <w:rFonts w:ascii="Arial" w:hAnsi="Arial" w:cs="Arial"/>
          <w:bCs/>
          <w:noProof/>
        </w:rPr>
        <w:t xml:space="preserve">(17, </w:t>
      </w:r>
      <w:r w:rsidR="00165278" w:rsidRPr="00A80A05">
        <w:rPr>
          <w:rFonts w:ascii="Arial" w:hAnsi="Arial" w:cs="Arial"/>
          <w:bCs/>
        </w:rPr>
        <w:fldChar w:fldCharType="end"/>
      </w:r>
      <w:r w:rsidR="00165278" w:rsidRPr="00A80A05">
        <w:rPr>
          <w:rFonts w:ascii="Arial" w:hAnsi="Arial" w:cs="Arial"/>
          <w:bCs/>
        </w:rPr>
        <w:fldChar w:fldCharType="begin" w:fldLock="1"/>
      </w:r>
      <w:r w:rsidR="004A6AAC" w:rsidRPr="00A80A05">
        <w:rPr>
          <w:rFonts w:ascii="Arial" w:hAnsi="Arial" w:cs="Arial"/>
          <w:bCs/>
        </w:rPr>
        <w:instrText>ADDIN CSL_CITATION { "citationItems" : [ { "id" : "ITEM-1", "itemData" : { "DOI" : "10.1176/ajp.150.6.916", "ISBN" : "0002-953X (Print);0002-953x", "ISSN" : "0002-953X", "PMID" : "8494069", "abstract" : "OBJECTIVE: In this study patients were examined during the first year after traumatic brain injury to determine the presence of secondary mania. METHOD: A consecutive series of 66 patients with closed-head injury were evaluated in the hospital and at 3-, 6-, and 12-month follow-ups. The patients were examined with a semistructured psychiatric interview and scales for measurement of impairment in activities of daily living, intellectual function, and social functioning. Patients fulfilling the DSM-III-R criteria for mania were compared to patients with major depression and to patients without affective disturbances in regard to their background characteristics, impairment variables, and lesion locations. RESULTS: Six patients (9%) met the criteria for mania at some point during follow-up. The presence of temporal basal polar lesions was significantly associated with secondary mania even when the effect of other lesion locations was taken into account. Secondary mania was not found to be associated with the severity of brain injury, degree of physical or cognitive impairment, level of social functioning, or previous family or personal history of psychiatric disorder. The duration of mania, however, appeared to be brief, lasting approximately 2 months. CONCLUSIONS: The 9% frequency of secondary mania in these patients with traumatic brain injury is significantly greater than that seen in other brain-injured populations (e.g., patients with stroke). The major correlate was the presence of a temporal basal polar lesion.", "author" : [ { "dropping-particle" : "", "family" : "Jorge", "given" : "R E", "non-dropping-particle" : "", "parse-names" : false, "suffix" : "" }, { "dropping-particle" : "", "family" : "Robinson", "given" : "R G", "non-dropping-particle" : "", "parse-names" : false, "suffix" : "" }, { "dropping-particle" : "", "family" : "Starkstein", "given" : "S E", "non-dropping-particle" : "", "parse-names" : false, "suffix" : "" }, { "dropping-particle" : "V", "family" : "Arndt", "given" : "S", "non-dropping-particle" : "", "parse-names" : false, "suffix" : "" }, { "dropping-particle" : "", "family" : "Forrester", "given" : "a W", "non-dropping-particle" : "", "parse-names" : false, "suffix" : "" }, { "dropping-particle" : "", "family" : "Geisler", "given" : "F H", "non-dropping-particle" : "", "parse-names" : false, "suffix" : "" } ], "container-title" : "The American journal of psychiatry", "id" : "ITEM-1", "issue" : "6", "issued" : { "date-parts" : [ [ "1993" ] ] }, "page" : "916-921", "title" : "Secondary mania following traumatic brain injury.", "type" : "article-journal", "volume" : "150" }, "uris" : [ "http://www.mendeley.com/documents/?uuid=39de6d2b-15df-4812-9149-be3d2e26a125" ] } ], "mendeley" : { "formattedCitation" : "(17)", "plainTextFormattedCitation" : "(17)", "previouslyFormattedCitation" : "(17)" }, "properties" : { "noteIndex" : 0 }, "schema" : "https://github.com/citation-style-language/schema/raw/master/csl-citation.json" }</w:instrText>
      </w:r>
      <w:r w:rsidR="00165278" w:rsidRPr="00A80A05">
        <w:rPr>
          <w:rFonts w:ascii="Arial" w:hAnsi="Arial" w:cs="Arial"/>
          <w:bCs/>
        </w:rPr>
        <w:fldChar w:fldCharType="separate"/>
      </w:r>
      <w:r w:rsidR="004A6AAC" w:rsidRPr="00A80A05">
        <w:rPr>
          <w:rFonts w:ascii="Arial" w:hAnsi="Arial" w:cs="Arial"/>
          <w:bCs/>
          <w:noProof/>
        </w:rPr>
        <w:t>18)</w:t>
      </w:r>
      <w:r w:rsidR="00165278" w:rsidRPr="00A80A05">
        <w:rPr>
          <w:rFonts w:ascii="Arial" w:hAnsi="Arial" w:cs="Arial"/>
          <w:bCs/>
        </w:rPr>
        <w:fldChar w:fldCharType="end"/>
      </w:r>
      <w:r w:rsidR="004A6AAC" w:rsidRPr="00A80A05">
        <w:rPr>
          <w:rFonts w:ascii="Arial" w:hAnsi="Arial" w:cs="Arial"/>
          <w:bCs/>
        </w:rPr>
        <w:t xml:space="preserve">. Olgumuzun daha öncesinde yaptığı poliklinik başvuruları ve değerlendirmeleri neticesinde psikiyatrik bozukluklara benzer klinik belirtiler nedeni ile farklı tedaviler alması beyin tümörlerinin bariz nörolojik belirtiler çıkarmadan uzun süre psikiyatrik bozukluk gibi atfedilip tedavi edilmeye çalışılması dikkat çekicidir. </w:t>
      </w:r>
    </w:p>
    <w:p w:rsidR="004A6AAC" w:rsidRPr="00A80A05" w:rsidRDefault="004A6AAC" w:rsidP="00EC5157">
      <w:pPr>
        <w:spacing w:line="360" w:lineRule="auto"/>
        <w:ind w:firstLine="708"/>
        <w:jc w:val="both"/>
        <w:rPr>
          <w:rFonts w:ascii="Arial" w:hAnsi="Arial" w:cs="Arial"/>
          <w:bCs/>
          <w:highlight w:val="yellow"/>
        </w:rPr>
      </w:pPr>
      <w:r w:rsidRPr="009645FE">
        <w:rPr>
          <w:rFonts w:ascii="Arial" w:hAnsi="Arial" w:cs="Arial"/>
          <w:bCs/>
        </w:rPr>
        <w:t xml:space="preserve">Klinisyenler, </w:t>
      </w:r>
      <w:r w:rsidR="005B5878" w:rsidRPr="009645FE">
        <w:rPr>
          <w:rFonts w:ascii="Arial" w:hAnsi="Arial" w:cs="Arial"/>
          <w:bCs/>
        </w:rPr>
        <w:t>psikiyatrik tedavilere iyi yanıt vermeyen, atipik özelliklere sahip</w:t>
      </w:r>
      <w:r w:rsidR="00EC5157" w:rsidRPr="009645FE">
        <w:rPr>
          <w:rFonts w:ascii="Arial" w:hAnsi="Arial" w:cs="Arial"/>
          <w:bCs/>
        </w:rPr>
        <w:t xml:space="preserve"> </w:t>
      </w:r>
      <w:r w:rsidR="00D3702F" w:rsidRPr="009645FE">
        <w:rPr>
          <w:rFonts w:ascii="Arial" w:hAnsi="Arial" w:cs="Arial"/>
          <w:bCs/>
        </w:rPr>
        <w:t xml:space="preserve">belirtileri olan hastalarda beyin tümörü </w:t>
      </w:r>
      <w:r w:rsidR="005B5878" w:rsidRPr="009645FE">
        <w:rPr>
          <w:rFonts w:ascii="Arial" w:hAnsi="Arial" w:cs="Arial"/>
          <w:bCs/>
        </w:rPr>
        <w:t xml:space="preserve">konusunda şüphe etmelidir </w:t>
      </w:r>
      <w:r w:rsidR="00165278" w:rsidRPr="009645FE">
        <w:rPr>
          <w:rFonts w:ascii="Arial" w:hAnsi="Arial" w:cs="Arial"/>
          <w:bCs/>
        </w:rPr>
        <w:fldChar w:fldCharType="begin" w:fldLock="1"/>
      </w:r>
      <w:r w:rsidRPr="009645FE">
        <w:rPr>
          <w:rFonts w:ascii="Arial" w:hAnsi="Arial" w:cs="Arial"/>
          <w:bCs/>
        </w:rPr>
        <w:instrText>ADDIN CSL_CITATION { "citationItems" : [ { "id" : "ITEM-1", "itemData" : { "DOI" : "10.1111/bdi.12387", "ISBN" : "1398-5647", "ISSN" : "13995618", "PMID" : "27112231", "abstract" : "OBJECTIVES Approximately 3.5 million Americans will experience a manic episode during their lifetimes. The most common causes are psychiatric illnesses such as bipolar I disorder and schizoaffective disorder, but mania can also occur secondary to neurological illnesses, brain injury, or neurosurgical procedures. METHODS For this narrative review, we searched Medline for articles on the association of mania with stroke, brain tumors, traumatic brain injury, multiple sclerosis, neurodegenerative disorders, epilepsy, and neurosurgical interventions. We discuss the epidemiology, features, and treatment of these cases. We also review the anatomy of the lesions, in light of what is known about the neurobiology of bipolar disorder. RESULTS The prevalence of mania in patients with brain lesions varies widely by condition, from &lt;2% in stroke to 31% in basal ganglia calcification. Mania occurs most commonly with lesions affecting frontal, temporal, and subcortical limbic brain areas. Right-sided lesions causing hypo-functionality or disconnection (e.g., stroke; neoplasms) and left-sided excitatory lesions (e.g., epileptogenic foci) are frequently observed. CONCLUSIONS Secondary mania should be suspected in patients with neurological deficits, histories atypical for classic bipolar disorder, and first manic episodes after the age of 40 years. Treatment with antimanic medications, along with specific treatment for the underlying neurologic condition, is typically required. Typical lesion locations fit with current models of bipolar disorder, which implicate hyperactivity of left-hemisphere reward-processing brain areas and hypoactivity of bilateral prefrontal emotion-modulating regions. Lesion studies complement these models by suggesting that right-hemisphere limbic-brain hypoactivity, or a left/right imbalance, may be relevant to the pathophysiology of mania.", "author" : [ { "dropping-particle" : "", "family" : "Satzer", "given" : "David", "non-dropping-particle" : "", "parse-names" : false, "suffix" : "" }, { "dropping-particle" : "", "family" : "Bond", "given" : "David J.", "non-dropping-particle" : "", "parse-names" : false, "suffix" : "" } ], "container-title" : "Bipolar Disorders", "id" : "ITEM-1", "issue" : "3", "issued" : { "date-parts" : [ [ "2016" ] ] }, "page" : "205-220", "title" : "Mania secondary to focal brain lesions: Implications for understanding the functional neuroanatomy of bipolar disorder", "type" : "article", "volume" : "18" }, "uris" : [ "http://www.mendeley.com/documents/?uuid=5a54c6a4-4a4f-4b58-bb27-1839038ed2ae" ] } ], "mendeley" : { "formattedCitation" : "(11)", "plainTextFormattedCitation" : "(11)", "previouslyFormattedCitation" : "(11)" }, "properties" : { "noteIndex" : 0 }, "schema" : "https://github.com/citation-style-language/schema/raw/master/csl-citation.json" }</w:instrText>
      </w:r>
      <w:r w:rsidR="00165278" w:rsidRPr="009645FE">
        <w:rPr>
          <w:rFonts w:ascii="Arial" w:hAnsi="Arial" w:cs="Arial"/>
          <w:bCs/>
        </w:rPr>
        <w:fldChar w:fldCharType="separate"/>
      </w:r>
      <w:r w:rsidRPr="009645FE">
        <w:rPr>
          <w:rFonts w:ascii="Arial" w:hAnsi="Arial" w:cs="Arial"/>
          <w:bCs/>
          <w:noProof/>
        </w:rPr>
        <w:t>(12)</w:t>
      </w:r>
      <w:r w:rsidR="00165278" w:rsidRPr="009645FE">
        <w:rPr>
          <w:rFonts w:ascii="Arial" w:hAnsi="Arial" w:cs="Arial"/>
          <w:bCs/>
        </w:rPr>
        <w:fldChar w:fldCharType="end"/>
      </w:r>
      <w:r w:rsidRPr="009645FE">
        <w:rPr>
          <w:rFonts w:ascii="Arial" w:hAnsi="Arial" w:cs="Arial"/>
          <w:bCs/>
        </w:rPr>
        <w:t xml:space="preserve">. </w:t>
      </w:r>
      <w:r w:rsidR="005B5878" w:rsidRPr="009645FE">
        <w:rPr>
          <w:rFonts w:ascii="Arial" w:hAnsi="Arial" w:cs="Arial"/>
          <w:bCs/>
        </w:rPr>
        <w:t xml:space="preserve">Özellikle </w:t>
      </w:r>
      <w:r w:rsidRPr="009645FE">
        <w:rPr>
          <w:rFonts w:ascii="Arial" w:hAnsi="Arial" w:cs="Arial"/>
          <w:bCs/>
        </w:rPr>
        <w:t>fokal veya silik nörolojik belirtiler</w:t>
      </w:r>
      <w:r w:rsidR="005B5878" w:rsidRPr="009645FE">
        <w:rPr>
          <w:rFonts w:ascii="Arial" w:hAnsi="Arial" w:cs="Arial"/>
          <w:bCs/>
        </w:rPr>
        <w:t>in eşlik ettiği manik dönem belirtileri olan</w:t>
      </w:r>
      <w:r w:rsidRPr="009645FE">
        <w:rPr>
          <w:rFonts w:ascii="Arial" w:hAnsi="Arial" w:cs="Arial"/>
          <w:bCs/>
        </w:rPr>
        <w:t xml:space="preserve">, </w:t>
      </w:r>
      <w:r w:rsidR="005B5878" w:rsidRPr="009645FE">
        <w:rPr>
          <w:rFonts w:ascii="Arial" w:hAnsi="Arial" w:cs="Arial"/>
          <w:bCs/>
        </w:rPr>
        <w:t>görme</w:t>
      </w:r>
      <w:r w:rsidRPr="009645FE">
        <w:rPr>
          <w:rFonts w:ascii="Arial" w:hAnsi="Arial" w:cs="Arial"/>
          <w:bCs/>
        </w:rPr>
        <w:t xml:space="preserve"> ya da koku </w:t>
      </w:r>
      <w:r w:rsidR="005B5878" w:rsidRPr="009645FE">
        <w:rPr>
          <w:rFonts w:ascii="Arial" w:hAnsi="Arial" w:cs="Arial"/>
          <w:bCs/>
        </w:rPr>
        <w:t>varsanıları</w:t>
      </w:r>
      <w:r w:rsidRPr="009645FE">
        <w:rPr>
          <w:rFonts w:ascii="Arial" w:hAnsi="Arial" w:cs="Arial"/>
          <w:bCs/>
        </w:rPr>
        <w:t>, bilinç bulanıklığı,</w:t>
      </w:r>
      <w:r w:rsidR="005B5878" w:rsidRPr="009645FE">
        <w:rPr>
          <w:rFonts w:ascii="Arial" w:hAnsi="Arial" w:cs="Arial"/>
          <w:bCs/>
        </w:rPr>
        <w:t xml:space="preserve"> </w:t>
      </w:r>
      <w:r w:rsidRPr="009645FE">
        <w:rPr>
          <w:rFonts w:ascii="Arial" w:hAnsi="Arial" w:cs="Arial"/>
          <w:bCs/>
        </w:rPr>
        <w:t>dezoryantasyon,</w:t>
      </w:r>
      <w:r w:rsidR="005B5878" w:rsidRPr="009645FE">
        <w:rPr>
          <w:rFonts w:ascii="Arial" w:hAnsi="Arial" w:cs="Arial"/>
          <w:bCs/>
        </w:rPr>
        <w:t xml:space="preserve"> dikkat ve bellek bozuklukları ile </w:t>
      </w:r>
      <w:r w:rsidRPr="009645FE">
        <w:rPr>
          <w:rFonts w:ascii="Arial" w:hAnsi="Arial" w:cs="Arial"/>
          <w:bCs/>
        </w:rPr>
        <w:t>bipolar bozukluk-I (15-30 yaş) için her zamanki başlangıç yaşının dışındaki ilk mani</w:t>
      </w:r>
      <w:r w:rsidR="005B5878" w:rsidRPr="009645FE">
        <w:rPr>
          <w:rFonts w:ascii="Arial" w:hAnsi="Arial" w:cs="Arial"/>
          <w:bCs/>
        </w:rPr>
        <w:t>k</w:t>
      </w:r>
      <w:r w:rsidRPr="009645FE">
        <w:rPr>
          <w:rFonts w:ascii="Arial" w:hAnsi="Arial" w:cs="Arial"/>
          <w:bCs/>
        </w:rPr>
        <w:t xml:space="preserve"> dönemi</w:t>
      </w:r>
      <w:r w:rsidR="005B5878" w:rsidRPr="009645FE">
        <w:rPr>
          <w:rFonts w:ascii="Arial" w:hAnsi="Arial" w:cs="Arial"/>
          <w:bCs/>
        </w:rPr>
        <w:t>ni 40 yaşından sonra başlaması durumunda olası beyin tümörü için gerekli araştırmaların yapılması önerilmektedir</w:t>
      </w:r>
      <w:r w:rsidR="005B5878" w:rsidRPr="00A80A05">
        <w:rPr>
          <w:rFonts w:ascii="Arial" w:hAnsi="Arial" w:cs="Arial"/>
          <w:bCs/>
        </w:rPr>
        <w:t xml:space="preserve"> </w:t>
      </w:r>
      <w:r w:rsidR="00165278" w:rsidRPr="00A80A05">
        <w:rPr>
          <w:rFonts w:ascii="Arial" w:hAnsi="Arial" w:cs="Arial"/>
          <w:bCs/>
        </w:rPr>
        <w:fldChar w:fldCharType="begin" w:fldLock="1"/>
      </w:r>
      <w:r w:rsidRPr="00A80A05">
        <w:rPr>
          <w:rFonts w:ascii="Arial" w:hAnsi="Arial" w:cs="Arial"/>
          <w:bCs/>
        </w:rPr>
        <w:instrText>ADDIN CSL_CITATION { "citationItems" : [ { "id" : "ITEM-1", "itemData" : { "DOI" : "10.1111/bdi.12387", "ISBN" : "1398-5647", "ISSN" : "13995618", "PMID" : "27112231", "abstract" : "OBJECTIVES Approximately 3.5 million Americans will experience a manic episode during their lifetimes. The most common causes are psychiatric illnesses such as bipolar I disorder and schizoaffective disorder, but mania can also occur secondary to neurological illnesses, brain injury, or neurosurgical procedures. METHODS For this narrative review, we searched Medline for articles on the association of mania with stroke, brain tumors, traumatic brain injury, multiple sclerosis, neurodegenerative disorders, epilepsy, and neurosurgical interventions. We discuss the epidemiology, features, and treatment of these cases. We also review the anatomy of the lesions, in light of what is known about the neurobiology of bipolar disorder. RESULTS The prevalence of mania in patients with brain lesions varies widely by condition, from &lt;2% in stroke to 31% in basal ganglia calcification. Mania occurs most commonly with lesions affecting frontal, temporal, and subcortical limbic brain areas. Right-sided lesions causing hypo-functionality or disconnection (e.g., stroke; neoplasms) and left-sided excitatory lesions (e.g., epileptogenic foci) are frequently observed. CONCLUSIONS Secondary mania should be suspected in patients with neurological deficits, histories atypical for classic bipolar disorder, and first manic episodes after the age of 40 years. Treatment with antimanic medications, along with specific treatment for the underlying neurologic condition, is typically required. Typical lesion locations fit with current models of bipolar disorder, which implicate hyperactivity of left-hemisphere reward-processing brain areas and hypoactivity of bilateral prefrontal emotion-modulating regions. Lesion studies complement these models by suggesting that right-hemisphere limbic-brain hypoactivity, or a left/right imbalance, may be relevant to the pathophysiology of mania.", "author" : [ { "dropping-particle" : "", "family" : "Satzer", "given" : "David", "non-dropping-particle" : "", "parse-names" : false, "suffix" : "" }, { "dropping-particle" : "", "family" : "Bond", "given" : "David J.", "non-dropping-particle" : "", "parse-names" : false, "suffix" : "" } ], "container-title" : "Bipolar Disorders", "id" : "ITEM-1", "issue" : "3", "issued" : { "date-parts" : [ [ "2016" ] ] }, "page" : "205-220", "title" : "Mania secondary to focal brain lesions: Implications for understanding the functional neuroanatomy of bipolar disorder", "type" : "article", "volume" : "18" }, "uris" : [ "http://www.mendeley.com/documents/?uuid=5a54c6a4-4a4f-4b58-bb27-1839038ed2ae" ] } ], "mendeley" : { "formattedCitation" : "(11)", "plainTextFormattedCitation" : "(11)", "previouslyFormattedCitation" : "(11)" }, "properties" : { "noteIndex" : 0 }, "schema" : "https://github.com/citation-style-language/schema/raw/master/csl-citation.json" }</w:instrText>
      </w:r>
      <w:r w:rsidR="00165278" w:rsidRPr="00A80A05">
        <w:rPr>
          <w:rFonts w:ascii="Arial" w:hAnsi="Arial" w:cs="Arial"/>
          <w:bCs/>
        </w:rPr>
        <w:fldChar w:fldCharType="separate"/>
      </w:r>
      <w:r w:rsidRPr="00A80A05">
        <w:rPr>
          <w:rFonts w:ascii="Arial" w:hAnsi="Arial" w:cs="Arial"/>
          <w:bCs/>
          <w:noProof/>
        </w:rPr>
        <w:t xml:space="preserve">(12, </w:t>
      </w:r>
      <w:r w:rsidR="00165278" w:rsidRPr="00A80A05">
        <w:rPr>
          <w:rFonts w:ascii="Arial" w:hAnsi="Arial" w:cs="Arial"/>
          <w:bCs/>
        </w:rPr>
        <w:fldChar w:fldCharType="end"/>
      </w:r>
      <w:r w:rsidR="00165278" w:rsidRPr="00A80A05">
        <w:rPr>
          <w:rFonts w:ascii="Arial" w:hAnsi="Arial" w:cs="Arial"/>
          <w:bCs/>
        </w:rPr>
        <w:fldChar w:fldCharType="begin" w:fldLock="1"/>
      </w:r>
      <w:r w:rsidRPr="00A80A05">
        <w:rPr>
          <w:rFonts w:ascii="Arial" w:hAnsi="Arial" w:cs="Arial"/>
          <w:bCs/>
        </w:rPr>
        <w:instrText>ADDIN CSL_CITATION { "citationItems" : [ { "id" : "ITEM-1", "itemData" : { "ISBN" : "0093-0415", "ISSN" : "0093-0415", "PMID" : "7667978", "abstract" : "We studied 8 patients with frontal or temporolimbic neoplasms who had psychiatric presentations to clarify diagnostic criteria for distinguishing psychiatric disease from structural brain lesions and to examine brain-behavior relationships associated with cerebral neoplasms using modern neuroimaging techniques. Medical records were retrospectively reviewed for evidence of neurobehavioral and neurologic manifestations, tumor histologic features, and the results of treatment. Clinical presentations were correlated with tumor location as determined by computed tomography and magnetic resonance imaging. Patients with frontal lobe tumors presented with abulia, personality change, or depression, whereas those with temporolimbic tumors had auditory and visual hallucinations, mania, panic attacks, or amnesia. After treatment, neurobehavioral syndromes abated or resolved in 7 of 8 patients. We recommend that any patient 40 years of age or older with a change in mental state, cognitive or emotional, should have neuroimaging of the brain. Any patient with a psychiatric presentation who has specific neurobehavioral or neurologic findings or an unexpectedly poor response to psychopharmacologic treatment should also have brain imaging. These case reports extend and update observations on the importance of frontal and temporolimbic systems in the pathogenesis of neurobehavioral disorders.", "author" : [ { "dropping-particle" : "", "family" : "Filley", "given" : "C M", "non-dropping-particle" : "", "parse-names" : false, "suffix" : "" }, { "dropping-particle" : "", "family" : "Kleinschmidt-DeMasters", "given" : "B K", "non-dropping-particle" : "", "parse-names" : false, "suffix" : "" } ], "container-title" : "The Western journal of medicine", "id" : "ITEM-1", "issue" : "1", "issued" : { "date-parts" : [ [ "1995" ] ] }, "page" : "19-25", "title" : "Neurobehavioral presentations of brain neoplasms.", "type" : "article-journal", "volume" : "163" }, "uris" : [ "http://www.mendeley.com/documents/?uuid=0b96783e-778b-485f-963b-a3698e401cce" ] } ], "mendeley" : { "formattedCitation" : "(15)", "plainTextFormattedCitation" : "(15)", "previouslyFormattedCitation" : "(15)" }, "properties" : { "noteIndex" : 0 }, "schema" : "https://github.com/citation-style-language/schema/raw/master/csl-citation.json" }</w:instrText>
      </w:r>
      <w:r w:rsidR="00165278" w:rsidRPr="00A80A05">
        <w:rPr>
          <w:rFonts w:ascii="Arial" w:hAnsi="Arial" w:cs="Arial"/>
          <w:bCs/>
        </w:rPr>
        <w:fldChar w:fldCharType="separate"/>
      </w:r>
      <w:r w:rsidRPr="00A80A05">
        <w:rPr>
          <w:rFonts w:ascii="Arial" w:hAnsi="Arial" w:cs="Arial"/>
          <w:bCs/>
          <w:noProof/>
        </w:rPr>
        <w:t>16)</w:t>
      </w:r>
      <w:r w:rsidR="00165278" w:rsidRPr="00A80A05">
        <w:rPr>
          <w:rFonts w:ascii="Arial" w:hAnsi="Arial" w:cs="Arial"/>
          <w:bCs/>
        </w:rPr>
        <w:fldChar w:fldCharType="end"/>
      </w:r>
      <w:r w:rsidRPr="00A80A05">
        <w:rPr>
          <w:rFonts w:ascii="Arial" w:hAnsi="Arial" w:cs="Arial"/>
          <w:bCs/>
        </w:rPr>
        <w:t>. Olgumuzun ilk şikayetlerinin 40 yaşında başlaması, aile öyküsünün olmaması bu bulguları desteklemektedir. Beyin lezyonları özellikle il</w:t>
      </w:r>
      <w:r w:rsidR="005A0330" w:rsidRPr="00A80A05">
        <w:rPr>
          <w:rFonts w:ascii="Arial" w:hAnsi="Arial" w:cs="Arial"/>
          <w:bCs/>
        </w:rPr>
        <w:t xml:space="preserve">eri yaşta ilk kez ortaya çıkan </w:t>
      </w:r>
      <w:r w:rsidRPr="00A80A05">
        <w:rPr>
          <w:rFonts w:ascii="Arial" w:hAnsi="Arial" w:cs="Arial"/>
          <w:bCs/>
        </w:rPr>
        <w:t>manik dönemlerde yaygındır; bir olgu serisinde 65 yaş üstü kişilerde, ilk manik</w:t>
      </w:r>
      <w:r w:rsidR="005B5878" w:rsidRPr="00A80A05">
        <w:rPr>
          <w:rFonts w:ascii="Arial" w:hAnsi="Arial" w:cs="Arial"/>
          <w:bCs/>
        </w:rPr>
        <w:t xml:space="preserve"> </w:t>
      </w:r>
      <w:r w:rsidRPr="00A80A05">
        <w:rPr>
          <w:rFonts w:ascii="Arial" w:hAnsi="Arial" w:cs="Arial"/>
          <w:bCs/>
        </w:rPr>
        <w:t xml:space="preserve">dönem geçirenlerin %71'inin nörolojik bozukluk gösterdiği, önceki mani dönemlerinde bu sıklığın % 28 olduğu bildirilmiştir </w:t>
      </w:r>
      <w:r w:rsidR="00165278" w:rsidRPr="00A80A05">
        <w:rPr>
          <w:rFonts w:ascii="Arial" w:hAnsi="Arial" w:cs="Arial"/>
          <w:bCs/>
        </w:rPr>
        <w:fldChar w:fldCharType="begin" w:fldLock="1"/>
      </w:r>
      <w:r w:rsidRPr="00A80A05">
        <w:rPr>
          <w:rFonts w:ascii="Arial" w:hAnsi="Arial" w:cs="Arial"/>
          <w:bCs/>
        </w:rPr>
        <w:instrText>ADDIN CSL_CITATION { "citationItems" : [ { "id" : "ITEM-1", "itemData" : { "DOI" : "10.1176/ajp.151.1.130", "ISSN" : "0002953X", "PMID" : "8267112", "abstract" : "Among 14 elderly patients (mean age = 74.6 years) with first-episode mania who were followed for 3 to 10 years, men had a higher risk of mortality. Compared to 36 elderly patients with multiple episodes of mania, patients with first-episode mania were twice as likely to have a comorbid neurological disorder (71% [N = 10] versus 28% [N = 10]). Mania in the elderly appears to be a heterogeneous disorder.", "author" : [ { "dropping-particle" : "", "family" : "Tohen", "given" : "M.", "non-dropping-particle" : "", "parse-names" : false, "suffix" : "" }, { "dropping-particle" : "", "family" : "Shulman", "given" : "K. I.", "non-dropping-particle" : "", "parse-names" : false, "suffix" : "" }, { "dropping-particle" : "", "family" : "Satlin", "given" : "A.", "non-dropping-particle" : "", "parse-names" : false, "suffix" : "" } ], "container-title" : "American Journal of Psychiatry", "id" : "ITEM-1", "issue" : "1", "issued" : { "date-parts" : [ [ "1994" ] ] }, "page" : "130-132", "title" : "First-episode mania in late life", "type" : "article-journal", "volume" : "151" }, "uris" : [ "http://www.mendeley.com/documents/?uuid=473ca7f0-ba38-4f0a-8fd2-b1aac65df1f1" ] } ], "mendeley" : { "formattedCitation" : "(18)", "plainTextFormattedCitation" : "(18)", "previouslyFormattedCitation" : "(18)" }, "properties" : { "noteIndex" : 0 }, "schema" : "https://github.com/citation-style-language/schema/raw/master/csl-citation.json" }</w:instrText>
      </w:r>
      <w:r w:rsidR="00165278" w:rsidRPr="00A80A05">
        <w:rPr>
          <w:rFonts w:ascii="Arial" w:hAnsi="Arial" w:cs="Arial"/>
          <w:bCs/>
        </w:rPr>
        <w:fldChar w:fldCharType="separate"/>
      </w:r>
      <w:r w:rsidRPr="00A80A05">
        <w:rPr>
          <w:rFonts w:ascii="Arial" w:hAnsi="Arial" w:cs="Arial"/>
          <w:bCs/>
          <w:noProof/>
        </w:rPr>
        <w:t>(19)</w:t>
      </w:r>
      <w:r w:rsidR="00165278" w:rsidRPr="00A80A05">
        <w:rPr>
          <w:rFonts w:ascii="Arial" w:hAnsi="Arial" w:cs="Arial"/>
          <w:bCs/>
        </w:rPr>
        <w:fldChar w:fldCharType="end"/>
      </w:r>
      <w:r w:rsidRPr="00A80A05">
        <w:rPr>
          <w:rFonts w:ascii="Arial" w:hAnsi="Arial" w:cs="Arial"/>
          <w:bCs/>
        </w:rPr>
        <w:t>.Sonraki duygudurum</w:t>
      </w:r>
      <w:r w:rsidR="007F10E1" w:rsidRPr="00A80A05">
        <w:rPr>
          <w:rFonts w:ascii="Arial" w:hAnsi="Arial" w:cs="Arial"/>
          <w:bCs/>
        </w:rPr>
        <w:t xml:space="preserve"> </w:t>
      </w:r>
      <w:r w:rsidRPr="00A80A05">
        <w:rPr>
          <w:rFonts w:ascii="Arial" w:hAnsi="Arial" w:cs="Arial"/>
          <w:bCs/>
        </w:rPr>
        <w:t xml:space="preserve">dönemleri olmayan tek bir manik dönem gibi olağandışı bir hastalık gidişi, aralıksız mani; veya antimanik tedavilere zayıf yanıtta ikincil mani için yüksek şüphe oluşturur </w:t>
      </w:r>
      <w:r w:rsidR="00165278" w:rsidRPr="00A80A05">
        <w:rPr>
          <w:rFonts w:ascii="Arial" w:hAnsi="Arial" w:cs="Arial"/>
          <w:bCs/>
        </w:rPr>
        <w:fldChar w:fldCharType="begin" w:fldLock="1"/>
      </w:r>
      <w:r w:rsidRPr="00A80A05">
        <w:rPr>
          <w:rFonts w:ascii="Arial" w:hAnsi="Arial" w:cs="Arial"/>
          <w:bCs/>
        </w:rPr>
        <w:instrText>ADDIN CSL_CITATION { "citationItems" : [ { "id" : "ITEM-1", "itemData" : { "DOI" : "10.1111/bdi.12387", "ISBN" : "1398-5647", "ISSN" : "13995618", "PMID" : "27112231", "abstract" : "OBJECTIVES Approximately 3.5 million Americans will experience a manic episode during their lifetimes. The most common causes are psychiatric illnesses such as bipolar I disorder and schizoaffective disorder, but mania can also occur secondary to neurological illnesses, brain injury, or neurosurgical procedures. METHODS For this narrative review, we searched Medline for articles on the association of mania with stroke, brain tumors, traumatic brain injury, multiple sclerosis, neurodegenerative disorders, epilepsy, and neurosurgical interventions. We discuss the epidemiology, features, and treatment of these cases. We also review the anatomy of the lesions, in light of what is known about the neurobiology of bipolar disorder. RESULTS The prevalence of mania in patients with brain lesions varies widely by condition, from &lt;2% in stroke to 31% in basal ganglia calcification. Mania occurs most commonly with lesions affecting frontal, temporal, and subcortical limbic brain areas. Right-sided lesions causing hypo-functionality or disconnection (e.g., stroke; neoplasms) and left-sided excitatory lesions (e.g., epileptogenic foci) are frequently observed. CONCLUSIONS Secondary mania should be suspected in patients with neurological deficits, histories atypical for classic bipolar disorder, and first manic episodes after the age of 40 years. Treatment with antimanic medications, along with specific treatment for the underlying neurologic condition, is typically required. Typical lesion locations fit with current models of bipolar disorder, which implicate hyperactivity of left-hemisphere reward-processing brain areas and hypoactivity of bilateral prefrontal emotion-modulating regions. Lesion studies complement these models by suggesting that right-hemisphere limbic-brain hypoactivity, or a left/right imbalance, may be relevant to the pathophysiology of mania.", "author" : [ { "dropping-particle" : "", "family" : "Satzer", "given" : "David", "non-dropping-particle" : "", "parse-names" : false, "suffix" : "" }, { "dropping-particle" : "", "family" : "Bond", "given" : "David J.", "non-dropping-particle" : "", "parse-names" : false, "suffix" : "" } ], "container-title" : "Bipolar Disorders", "id" : "ITEM-1", "issue" : "3", "issued" : { "date-parts" : [ [ "2016" ] ] }, "page" : "205-220", "title" : "Mania secondary to focal brain lesions: Implications for understanding the functional neuroanatomy of bipolar disorder", "type" : "article", "volume" : "18" }, "uris" : [ "http://www.mendeley.com/documents/?uuid=5a54c6a4-4a4f-4b58-bb27-1839038ed2ae" ] } ], "mendeley" : { "formattedCitation" : "(11)", "plainTextFormattedCitation" : "(11)", "previouslyFormattedCitation" : "(11)" }, "properties" : { "noteIndex" : 0 }, "schema" : "https://github.com/citation-style-language/schema/raw/master/csl-citation.json" }</w:instrText>
      </w:r>
      <w:r w:rsidR="00165278" w:rsidRPr="00A80A05">
        <w:rPr>
          <w:rFonts w:ascii="Arial" w:hAnsi="Arial" w:cs="Arial"/>
          <w:bCs/>
        </w:rPr>
        <w:fldChar w:fldCharType="separate"/>
      </w:r>
      <w:r w:rsidRPr="00A80A05">
        <w:rPr>
          <w:rFonts w:ascii="Arial" w:hAnsi="Arial" w:cs="Arial"/>
          <w:bCs/>
          <w:noProof/>
        </w:rPr>
        <w:t>(12)</w:t>
      </w:r>
      <w:r w:rsidR="00165278" w:rsidRPr="00A80A05">
        <w:rPr>
          <w:rFonts w:ascii="Arial" w:hAnsi="Arial" w:cs="Arial"/>
          <w:bCs/>
        </w:rPr>
        <w:fldChar w:fldCharType="end"/>
      </w:r>
      <w:r w:rsidRPr="00A80A05">
        <w:rPr>
          <w:rFonts w:ascii="Arial" w:hAnsi="Arial" w:cs="Arial"/>
          <w:bCs/>
        </w:rPr>
        <w:t xml:space="preserve">. Olgumuzun öyküsünde görülen atipik klinik gidiş ve farklı grup ilaçların çoklu kullanımı, tedaviye direncin görülmesi, aldığı tedavilerin sık yan </w:t>
      </w:r>
      <w:r w:rsidRPr="00A80A05">
        <w:rPr>
          <w:rFonts w:ascii="Arial" w:hAnsi="Arial" w:cs="Arial"/>
          <w:bCs/>
        </w:rPr>
        <w:lastRenderedPageBreak/>
        <w:t xml:space="preserve">etkiler ortaya çıkarması dikkat çekicidir. Satzer ve arkadaşlarının yaptığı çalışmada beyin tümörlerine </w:t>
      </w:r>
      <w:r w:rsidR="007F10E1" w:rsidRPr="00A80A05">
        <w:rPr>
          <w:rFonts w:ascii="Arial" w:hAnsi="Arial" w:cs="Arial"/>
          <w:bCs/>
        </w:rPr>
        <w:t>ikincil</w:t>
      </w:r>
      <w:r w:rsidRPr="00A80A05">
        <w:rPr>
          <w:rFonts w:ascii="Arial" w:hAnsi="Arial" w:cs="Arial"/>
          <w:bCs/>
        </w:rPr>
        <w:t xml:space="preserve"> gelişen manik dönemlerde kitlelerin </w:t>
      </w:r>
      <w:r w:rsidR="007F10E1" w:rsidRPr="00A80A05">
        <w:rPr>
          <w:rFonts w:ascii="Arial" w:hAnsi="Arial" w:cs="Arial"/>
          <w:bCs/>
        </w:rPr>
        <w:t>%</w:t>
      </w:r>
      <w:r w:rsidRPr="00A80A05">
        <w:rPr>
          <w:rFonts w:ascii="Arial" w:hAnsi="Arial" w:cs="Arial"/>
          <w:bCs/>
        </w:rPr>
        <w:t>13’ünün</w:t>
      </w:r>
      <w:r w:rsidR="007F10E1" w:rsidRPr="00A80A05">
        <w:rPr>
          <w:rFonts w:ascii="Arial" w:hAnsi="Arial" w:cs="Arial"/>
          <w:bCs/>
        </w:rPr>
        <w:t xml:space="preserve"> </w:t>
      </w:r>
      <w:r w:rsidRPr="00A80A05">
        <w:rPr>
          <w:rFonts w:ascii="Arial" w:hAnsi="Arial" w:cs="Arial"/>
          <w:bCs/>
        </w:rPr>
        <w:t xml:space="preserve">serotonerjik ve noradrenerjik hücre gövdelerini içeren ponsu içerdiği gösterilmişti </w:t>
      </w:r>
      <w:r w:rsidR="00165278" w:rsidRPr="00A80A05">
        <w:rPr>
          <w:rFonts w:ascii="Arial" w:hAnsi="Arial" w:cs="Arial"/>
          <w:bCs/>
        </w:rPr>
        <w:fldChar w:fldCharType="begin" w:fldLock="1"/>
      </w:r>
      <w:r w:rsidRPr="00A80A05">
        <w:rPr>
          <w:rFonts w:ascii="Arial" w:hAnsi="Arial" w:cs="Arial"/>
          <w:bCs/>
        </w:rPr>
        <w:instrText>ADDIN CSL_CITATION { "citationItems" : [ { "id" : "ITEM-1", "itemData" : { "DOI" : "10.1111/bdi.12387", "ISBN" : "1398-5647", "ISSN" : "13995618", "PMID" : "27112231", "abstract" : "OBJECTIVES Approximately 3.5 million Americans will experience a manic episode during their lifetimes. The most common causes are psychiatric illnesses such as bipolar I disorder and schizoaffective disorder, but mania can also occur secondary to neurological illnesses, brain injury, or neurosurgical procedures. METHODS For this narrative review, we searched Medline for articles on the association of mania with stroke, brain tumors, traumatic brain injury, multiple sclerosis, neurodegenerative disorders, epilepsy, and neurosurgical interventions. We discuss the epidemiology, features, and treatment of these cases. We also review the anatomy of the lesions, in light of what is known about the neurobiology of bipolar disorder. RESULTS The prevalence of mania in patients with brain lesions varies widely by condition, from &lt;2% in stroke to 31% in basal ganglia calcification. Mania occurs most commonly with lesions affecting frontal, temporal, and subcortical limbic brain areas. Right-sided lesions causing hypo-functionality or disconnection (e.g., stroke; neoplasms) and left-sided excitatory lesions (e.g., epileptogenic foci) are frequently observed. CONCLUSIONS Secondary mania should be suspected in patients with neurological deficits, histories atypical for classic bipolar disorder, and first manic episodes after the age of 40 years. Treatment with antimanic medications, along with specific treatment for the underlying neurologic condition, is typically required. Typical lesion locations fit with current models of bipolar disorder, which implicate hyperactivity of left-hemisphere reward-processing brain areas and hypoactivity of bilateral prefrontal emotion-modulating regions. Lesion studies complement these models by suggesting that right-hemisphere limbic-brain hypoactivity, or a left/right imbalance, may be relevant to the pathophysiology of mania.", "author" : [ { "dropping-particle" : "", "family" : "Satzer", "given" : "David", "non-dropping-particle" : "", "parse-names" : false, "suffix" : "" }, { "dropping-particle" : "", "family" : "Bond", "given" : "David J.", "non-dropping-particle" : "", "parse-names" : false, "suffix" : "" } ], "container-title" : "Bipolar Disorders", "id" : "ITEM-1", "issue" : "3", "issued" : { "date-parts" : [ [ "2016" ] ] }, "page" : "205-220", "title" : "Mania secondary to focal brain lesions: Implications for understanding the functional neuroanatomy of bipolar disorder", "type" : "article", "volume" : "18" }, "uris" : [ "http://www.mendeley.com/documents/?uuid=5a54c6a4-4a4f-4b58-bb27-1839038ed2ae" ] } ], "mendeley" : { "formattedCitation" : "(11)", "plainTextFormattedCitation" : "(11)", "previouslyFormattedCitation" : "(11)" }, "properties" : { "noteIndex" : 0 }, "schema" : "https://github.com/citation-style-language/schema/raw/master/csl-citation.json" }</w:instrText>
      </w:r>
      <w:r w:rsidR="00165278" w:rsidRPr="00A80A05">
        <w:rPr>
          <w:rFonts w:ascii="Arial" w:hAnsi="Arial" w:cs="Arial"/>
          <w:bCs/>
        </w:rPr>
        <w:fldChar w:fldCharType="separate"/>
      </w:r>
      <w:r w:rsidRPr="00A80A05">
        <w:rPr>
          <w:rFonts w:ascii="Arial" w:hAnsi="Arial" w:cs="Arial"/>
          <w:bCs/>
          <w:noProof/>
        </w:rPr>
        <w:t>(11)</w:t>
      </w:r>
      <w:r w:rsidR="00165278" w:rsidRPr="00A80A05">
        <w:rPr>
          <w:rFonts w:ascii="Arial" w:hAnsi="Arial" w:cs="Arial"/>
          <w:bCs/>
        </w:rPr>
        <w:fldChar w:fldCharType="end"/>
      </w:r>
      <w:r w:rsidRPr="00A80A05">
        <w:rPr>
          <w:rFonts w:ascii="Arial" w:hAnsi="Arial" w:cs="Arial"/>
          <w:bCs/>
        </w:rPr>
        <w:t xml:space="preserve">. Sağ-hemisfer tutulumunun güçlü bir üstünlüğü vardır </w:t>
      </w:r>
      <w:r w:rsidR="00165278" w:rsidRPr="00A80A05">
        <w:rPr>
          <w:rFonts w:ascii="Arial" w:hAnsi="Arial" w:cs="Arial"/>
          <w:bCs/>
        </w:rPr>
        <w:fldChar w:fldCharType="begin" w:fldLock="1"/>
      </w:r>
      <w:r w:rsidRPr="00A80A05">
        <w:rPr>
          <w:rFonts w:ascii="Arial" w:hAnsi="Arial" w:cs="Arial"/>
          <w:bCs/>
        </w:rPr>
        <w:instrText>ADDIN CSL_CITATION { "citationItems" : [ { "id" : "ITEM-1", "itemData" : { "DOI" : "10.1111/bdi.12387", "ISBN" : "1398-5647", "ISSN" : "13995618", "PMID" : "27112231", "abstract" : "OBJECTIVES Approximately 3.5 million Americans will experience a manic episode during their lifetimes. The most common causes are psychiatric illnesses such as bipolar I disorder and schizoaffective disorder, but mania can also occur secondary to neurological illnesses, brain injury, or neurosurgical procedures. METHODS For this narrative review, we searched Medline for articles on the association of mania with stroke, brain tumors, traumatic brain injury, multiple sclerosis, neurodegenerative disorders, epilepsy, and neurosurgical interventions. We discuss the epidemiology, features, and treatment of these cases. We also review the anatomy of the lesions, in light of what is known about the neurobiology of bipolar disorder. RESULTS The prevalence of mania in patients with brain lesions varies widely by condition, from &lt;2% in stroke to 31% in basal ganglia calcification. Mania occurs most commonly with lesions affecting frontal, temporal, and subcortical limbic brain areas. Right-sided lesions causing hypo-functionality or disconnection (e.g., stroke; neoplasms) and left-sided excitatory lesions (e.g., epileptogenic foci) are frequently observed. CONCLUSIONS Secondary mania should be suspected in patients with neurological deficits, histories atypical for classic bipolar disorder, and first manic episodes after the age of 40 years. Treatment with antimanic medications, along with specific treatment for the underlying neurologic condition, is typically required. Typical lesion locations fit with current models of bipolar disorder, which implicate hyperactivity of left-hemisphere reward-processing brain areas and hypoactivity of bilateral prefrontal emotion-modulating regions. Lesion studies complement these models by suggesting that right-hemisphere limbic-brain hypoactivity, or a left/right imbalance, may be relevant to the pathophysiology of mania.", "author" : [ { "dropping-particle" : "", "family" : "Satzer", "given" : "David", "non-dropping-particle" : "", "parse-names" : false, "suffix" : "" }, { "dropping-particle" : "", "family" : "Bond", "given" : "David J.", "non-dropping-particle" : "", "parse-names" : false, "suffix" : "" } ], "container-title" : "Bipolar Disorders", "id" : "ITEM-1", "issue" : "3", "issued" : { "date-parts" : [ [ "2016" ] ] }, "page" : "205-220", "title" : "Mania secondary to focal brain lesions: Implications for understanding the functional neuroanatomy of bipolar disorder", "type" : "article", "volume" : "18" }, "uris" : [ "http://www.mendeley.com/documents/?uuid=5a54c6a4-4a4f-4b58-bb27-1839038ed2ae" ] } ], "mendeley" : { "formattedCitation" : "(11)", "plainTextFormattedCitation" : "(11)", "previouslyFormattedCitation" : "(11)" }, "properties" : { "noteIndex" : 0 }, "schema" : "https://github.com/citation-style-language/schema/raw/master/csl-citation.json" }</w:instrText>
      </w:r>
      <w:r w:rsidR="00165278" w:rsidRPr="00A80A05">
        <w:rPr>
          <w:rFonts w:ascii="Arial" w:hAnsi="Arial" w:cs="Arial"/>
          <w:bCs/>
        </w:rPr>
        <w:fldChar w:fldCharType="separate"/>
      </w:r>
      <w:r w:rsidRPr="00A80A05">
        <w:rPr>
          <w:rFonts w:ascii="Arial" w:hAnsi="Arial" w:cs="Arial"/>
          <w:bCs/>
          <w:noProof/>
        </w:rPr>
        <w:t>(12)</w:t>
      </w:r>
      <w:r w:rsidR="00165278" w:rsidRPr="00A80A05">
        <w:rPr>
          <w:rFonts w:ascii="Arial" w:hAnsi="Arial" w:cs="Arial"/>
          <w:bCs/>
        </w:rPr>
        <w:fldChar w:fldCharType="end"/>
      </w:r>
      <w:r w:rsidRPr="00A80A05">
        <w:rPr>
          <w:rFonts w:ascii="Arial" w:hAnsi="Arial" w:cs="Arial"/>
          <w:bCs/>
        </w:rPr>
        <w:t>. Tümörlerin% 75'i sağ,% 6'sı bilateral,% 13'ü orta hat yapılarıydı ve sadece% 6'sı sol hemisferde sınırlıydı</w:t>
      </w:r>
      <w:r w:rsidR="007F10E1" w:rsidRPr="00A80A05">
        <w:rPr>
          <w:rFonts w:ascii="Arial" w:hAnsi="Arial" w:cs="Arial"/>
          <w:bCs/>
        </w:rPr>
        <w:t xml:space="preserve"> </w:t>
      </w:r>
      <w:r w:rsidR="00165278" w:rsidRPr="00A80A05">
        <w:rPr>
          <w:rFonts w:ascii="Arial" w:hAnsi="Arial" w:cs="Arial"/>
          <w:bCs/>
        </w:rPr>
        <w:fldChar w:fldCharType="begin" w:fldLock="1"/>
      </w:r>
      <w:r w:rsidRPr="00A80A05">
        <w:rPr>
          <w:rFonts w:ascii="Arial" w:hAnsi="Arial" w:cs="Arial"/>
          <w:bCs/>
        </w:rPr>
        <w:instrText>ADDIN CSL_CITATION { "citationItems" : [ { "id" : "ITEM-1", "itemData" : { "DOI" : "10.1111/bdi.12387", "ISBN" : "1398-5647", "ISSN" : "13995618", "PMID" : "27112231", "abstract" : "OBJECTIVES Approximately 3.5 million Americans will experience a manic episode during their lifetimes. The most common causes are psychiatric illnesses such as bipolar I disorder and schizoaffective disorder, but mania can also occur secondary to neurological illnesses, brain injury, or neurosurgical procedures. METHODS For this narrative review, we searched Medline for articles on the association of mania with stroke, brain tumors, traumatic brain injury, multiple sclerosis, neurodegenerative disorders, epilepsy, and neurosurgical interventions. We discuss the epidemiology, features, and treatment of these cases. We also review the anatomy of the lesions, in light of what is known about the neurobiology of bipolar disorder. RESULTS The prevalence of mania in patients with brain lesions varies widely by condition, from &lt;2% in stroke to 31% in basal ganglia calcification. Mania occurs most commonly with lesions affecting frontal, temporal, and subcortical limbic brain areas. Right-sided lesions causing hypo-functionality or disconnection (e.g., stroke; neoplasms) and left-sided excitatory lesions (e.g., epileptogenic foci) are frequently observed. CONCLUSIONS Secondary mania should be suspected in patients with neurological deficits, histories atypical for classic bipolar disorder, and first manic episodes after the age of 40 years. Treatment with antimanic medications, along with specific treatment for the underlying neurologic condition, is typically required. Typical lesion locations fit with current models of bipolar disorder, which implicate hyperactivity of left-hemisphere reward-processing brain areas and hypoactivity of bilateral prefrontal emotion-modulating regions. Lesion studies complement these models by suggesting that right-hemisphere limbic-brain hypoactivity, or a left/right imbalance, may be relevant to the pathophysiology of mania.", "author" : [ { "dropping-particle" : "", "family" : "Satzer", "given" : "David", "non-dropping-particle" : "", "parse-names" : false, "suffix" : "" }, { "dropping-particle" : "", "family" : "Bond", "given" : "David J.", "non-dropping-particle" : "", "parse-names" : false, "suffix" : "" } ], "container-title" : "Bipolar Disorders", "id" : "ITEM-1", "issue" : "3", "issued" : { "date-parts" : [ [ "2016" ] ] }, "page" : "205-220", "title" : "Mania secondary to focal brain lesions: Implications for understanding the functional neuroanatomy of bipolar disorder", "type" : "article", "volume" : "18" }, "uris" : [ "http://www.mendeley.com/documents/?uuid=5a54c6a4-4a4f-4b58-bb27-1839038ed2ae" ] } ], "mendeley" : { "formattedCitation" : "(11)", "plainTextFormattedCitation" : "(11)", "previouslyFormattedCitation" : "(11)" }, "properties" : { "noteIndex" : 0 }, "schema" : "https://github.com/citation-style-language/schema/raw/master/csl-citation.json" }</w:instrText>
      </w:r>
      <w:r w:rsidR="00165278" w:rsidRPr="00A80A05">
        <w:rPr>
          <w:rFonts w:ascii="Arial" w:hAnsi="Arial" w:cs="Arial"/>
          <w:bCs/>
        </w:rPr>
        <w:fldChar w:fldCharType="separate"/>
      </w:r>
      <w:r w:rsidRPr="00A80A05">
        <w:rPr>
          <w:rFonts w:ascii="Arial" w:hAnsi="Arial" w:cs="Arial"/>
          <w:bCs/>
          <w:noProof/>
        </w:rPr>
        <w:t>(11)</w:t>
      </w:r>
      <w:r w:rsidR="00165278" w:rsidRPr="00A80A05">
        <w:rPr>
          <w:rFonts w:ascii="Arial" w:hAnsi="Arial" w:cs="Arial"/>
          <w:bCs/>
        </w:rPr>
        <w:fldChar w:fldCharType="end"/>
      </w:r>
      <w:r w:rsidRPr="00A80A05">
        <w:rPr>
          <w:rFonts w:ascii="Arial" w:hAnsi="Arial" w:cs="Arial"/>
          <w:bCs/>
        </w:rPr>
        <w:t xml:space="preserve">. Bizim olgumuzun da sağ ponsa bası yapan kitlesinin bulunması literatür bulguları ile uyumludur. </w:t>
      </w:r>
    </w:p>
    <w:p w:rsidR="004A6AAC" w:rsidRDefault="004A6AAC" w:rsidP="00EC5157">
      <w:pPr>
        <w:spacing w:line="360" w:lineRule="auto"/>
        <w:ind w:firstLine="708"/>
        <w:jc w:val="both"/>
        <w:rPr>
          <w:rFonts w:ascii="Arial" w:hAnsi="Arial" w:cs="Arial"/>
        </w:rPr>
      </w:pPr>
      <w:r w:rsidRPr="00A80A05">
        <w:rPr>
          <w:rFonts w:ascii="Arial" w:hAnsi="Arial" w:cs="Arial"/>
        </w:rPr>
        <w:t>Sonuç olarak geçmişinde psikiyatrik öyküsü olmayan, ge</w:t>
      </w:r>
      <w:r w:rsidR="009645FE">
        <w:rPr>
          <w:rFonts w:ascii="Arial" w:hAnsi="Arial" w:cs="Arial"/>
        </w:rPr>
        <w:t>ç başlangıçlı olguların tanı ve tedavisinde</w:t>
      </w:r>
      <w:r w:rsidRPr="00A80A05">
        <w:rPr>
          <w:rFonts w:ascii="Arial" w:hAnsi="Arial" w:cs="Arial"/>
        </w:rPr>
        <w:t xml:space="preserve"> genel tıbbi durumun göz ardı edilmemesi gereklidir. Çünkü beyin tümörü ile erken </w:t>
      </w:r>
      <w:r w:rsidRPr="00EC5157">
        <w:rPr>
          <w:rFonts w:ascii="Arial" w:hAnsi="Arial" w:cs="Arial"/>
        </w:rPr>
        <w:t>tanı ve tedavi yaklaşımları hastalığın seyri açısından önemlidir ve hayat kurtarıcı olabilir. Özellikle beyin sapı tümörleri erken dönemde belirti vermeyebilir ve tümörün belirti vermesiyle birlikte olgumuzda olduğu gibi yürüyememe, güçsüzlük, dengesizlik, ayakta duramama şeklinde bulgularla ortaya çıkabilir.</w:t>
      </w:r>
      <w:r w:rsidRPr="00A80A05">
        <w:rPr>
          <w:rFonts w:ascii="Arial" w:hAnsi="Arial" w:cs="Arial"/>
        </w:rPr>
        <w:t xml:space="preserve"> Bu olgu, psikiyatrik bozukluklarda tanısal yaklaşımda</w:t>
      </w:r>
      <w:r w:rsidR="00DE239B" w:rsidRPr="00A80A05">
        <w:rPr>
          <w:rFonts w:ascii="Arial" w:hAnsi="Arial" w:cs="Arial"/>
        </w:rPr>
        <w:t xml:space="preserve"> n</w:t>
      </w:r>
      <w:r w:rsidRPr="00A80A05">
        <w:rPr>
          <w:rFonts w:ascii="Arial" w:hAnsi="Arial" w:cs="Arial"/>
        </w:rPr>
        <w:t>örogörüntüleme yöntemlerinin önemini de vurgulamaktadır. Klinisyenlerin</w:t>
      </w:r>
      <w:r w:rsidR="00DE239B" w:rsidRPr="00A80A05">
        <w:rPr>
          <w:rFonts w:ascii="Arial" w:hAnsi="Arial" w:cs="Arial"/>
        </w:rPr>
        <w:t xml:space="preserve"> </w:t>
      </w:r>
      <w:r w:rsidRPr="00A80A05">
        <w:rPr>
          <w:rFonts w:ascii="Arial" w:hAnsi="Arial" w:cs="Arial"/>
        </w:rPr>
        <w:t>geç başlangıçlı, atipik özellikli, tedaviden fayda görmeyen psikiyatrik belirtileri olan olgularda kafa içi yer kaplayan lezyonların varlığı konusunda dikkatli olmaları ve nörogörüntüleme yöntemlerine başvurmaları beyin tümörlerinin erken tanı ve tedavisinde önemlidir.</w:t>
      </w:r>
    </w:p>
    <w:p w:rsidR="00EC5157" w:rsidRDefault="00EC5157" w:rsidP="00EC5157">
      <w:pPr>
        <w:spacing w:line="360" w:lineRule="auto"/>
        <w:ind w:firstLine="708"/>
        <w:jc w:val="both"/>
        <w:rPr>
          <w:rFonts w:ascii="Arial" w:hAnsi="Arial" w:cs="Arial"/>
        </w:rPr>
      </w:pPr>
    </w:p>
    <w:p w:rsidR="00EC5157" w:rsidRDefault="00EC5157" w:rsidP="00EC5157">
      <w:pPr>
        <w:spacing w:line="360" w:lineRule="auto"/>
        <w:ind w:firstLine="708"/>
        <w:jc w:val="both"/>
        <w:rPr>
          <w:rFonts w:ascii="Arial" w:hAnsi="Arial" w:cs="Arial"/>
        </w:rPr>
      </w:pPr>
    </w:p>
    <w:p w:rsidR="00EC5157" w:rsidRDefault="00EC5157" w:rsidP="00EC5157">
      <w:pPr>
        <w:spacing w:line="360" w:lineRule="auto"/>
        <w:ind w:firstLine="708"/>
        <w:jc w:val="both"/>
        <w:rPr>
          <w:rFonts w:ascii="Arial" w:hAnsi="Arial" w:cs="Arial"/>
        </w:rPr>
      </w:pPr>
    </w:p>
    <w:p w:rsidR="00EC5157" w:rsidRDefault="00EC5157" w:rsidP="00EC5157">
      <w:pPr>
        <w:spacing w:line="360" w:lineRule="auto"/>
        <w:ind w:firstLine="708"/>
        <w:jc w:val="both"/>
        <w:rPr>
          <w:rFonts w:ascii="Arial" w:hAnsi="Arial" w:cs="Arial"/>
        </w:rPr>
      </w:pPr>
    </w:p>
    <w:p w:rsidR="00EC5157" w:rsidRDefault="00EC5157" w:rsidP="00EC5157">
      <w:pPr>
        <w:spacing w:line="360" w:lineRule="auto"/>
        <w:ind w:firstLine="708"/>
        <w:jc w:val="both"/>
        <w:rPr>
          <w:rFonts w:ascii="Arial" w:hAnsi="Arial" w:cs="Arial"/>
        </w:rPr>
      </w:pPr>
    </w:p>
    <w:p w:rsidR="00EC5157" w:rsidRDefault="00EC5157" w:rsidP="00EC5157">
      <w:pPr>
        <w:spacing w:line="360" w:lineRule="auto"/>
        <w:ind w:firstLine="708"/>
        <w:jc w:val="both"/>
        <w:rPr>
          <w:rFonts w:ascii="Arial" w:hAnsi="Arial" w:cs="Arial"/>
        </w:rPr>
      </w:pPr>
    </w:p>
    <w:p w:rsidR="00EC5157" w:rsidRDefault="00EC5157" w:rsidP="00EC5157">
      <w:pPr>
        <w:spacing w:line="360" w:lineRule="auto"/>
        <w:ind w:firstLine="708"/>
        <w:jc w:val="both"/>
        <w:rPr>
          <w:rFonts w:ascii="Arial" w:hAnsi="Arial" w:cs="Arial"/>
        </w:rPr>
      </w:pPr>
    </w:p>
    <w:p w:rsidR="00EC5157" w:rsidRDefault="00EC5157" w:rsidP="00EC5157">
      <w:pPr>
        <w:spacing w:line="360" w:lineRule="auto"/>
        <w:ind w:firstLine="708"/>
        <w:jc w:val="both"/>
        <w:rPr>
          <w:rFonts w:ascii="Arial" w:hAnsi="Arial" w:cs="Arial"/>
        </w:rPr>
      </w:pPr>
    </w:p>
    <w:p w:rsidR="00EC5157" w:rsidRDefault="00EC5157" w:rsidP="00EC5157">
      <w:pPr>
        <w:spacing w:line="360" w:lineRule="auto"/>
        <w:ind w:firstLine="708"/>
        <w:jc w:val="both"/>
        <w:rPr>
          <w:rFonts w:ascii="Arial" w:hAnsi="Arial" w:cs="Arial"/>
        </w:rPr>
      </w:pPr>
    </w:p>
    <w:p w:rsidR="00EC5157" w:rsidRDefault="00EC5157" w:rsidP="00EC5157">
      <w:pPr>
        <w:spacing w:line="360" w:lineRule="auto"/>
        <w:ind w:firstLine="708"/>
        <w:jc w:val="both"/>
        <w:rPr>
          <w:rFonts w:ascii="Arial" w:hAnsi="Arial" w:cs="Arial"/>
        </w:rPr>
      </w:pPr>
    </w:p>
    <w:p w:rsidR="00EC5157" w:rsidRDefault="00EC5157" w:rsidP="00EC5157">
      <w:pPr>
        <w:spacing w:line="360" w:lineRule="auto"/>
        <w:ind w:firstLine="708"/>
        <w:jc w:val="both"/>
        <w:rPr>
          <w:rFonts w:ascii="Arial" w:hAnsi="Arial" w:cs="Arial"/>
        </w:rPr>
      </w:pPr>
    </w:p>
    <w:p w:rsidR="00EC5157" w:rsidRPr="00A80A05" w:rsidRDefault="00EC5157" w:rsidP="00EC5157">
      <w:pPr>
        <w:spacing w:line="360" w:lineRule="auto"/>
        <w:ind w:firstLine="708"/>
        <w:jc w:val="both"/>
        <w:rPr>
          <w:rFonts w:ascii="Arial" w:hAnsi="Arial" w:cs="Arial"/>
          <w:bCs/>
        </w:rPr>
      </w:pPr>
    </w:p>
    <w:p w:rsidR="004A6AAC" w:rsidRPr="00A80A05" w:rsidRDefault="004A6AAC" w:rsidP="00A80A05">
      <w:pPr>
        <w:spacing w:line="360" w:lineRule="auto"/>
        <w:jc w:val="both"/>
        <w:rPr>
          <w:rFonts w:ascii="Arial" w:hAnsi="Arial" w:cs="Arial"/>
          <w:bCs/>
        </w:rPr>
      </w:pPr>
      <w:r w:rsidRPr="00A80A05">
        <w:rPr>
          <w:rFonts w:ascii="Arial" w:hAnsi="Arial" w:cs="Arial"/>
          <w:b/>
        </w:rPr>
        <w:t>KAYNAKLAR</w:t>
      </w:r>
    </w:p>
    <w:p w:rsidR="004A6AAC" w:rsidRPr="00A80A05" w:rsidRDefault="00165278"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rPr>
        <w:lastRenderedPageBreak/>
        <w:fldChar w:fldCharType="begin" w:fldLock="1"/>
      </w:r>
      <w:r w:rsidR="004A6AAC" w:rsidRPr="00A80A05">
        <w:rPr>
          <w:rFonts w:ascii="Arial" w:hAnsi="Arial" w:cs="Arial"/>
        </w:rPr>
        <w:instrText xml:space="preserve">ADDIN Mendeley Bibliography CSL_BIBLIOGRAPHY </w:instrText>
      </w:r>
      <w:r w:rsidRPr="00A80A05">
        <w:rPr>
          <w:rFonts w:ascii="Arial" w:hAnsi="Arial" w:cs="Arial"/>
        </w:rPr>
        <w:fldChar w:fldCharType="separate"/>
      </w:r>
      <w:r w:rsidR="004A6AAC" w:rsidRPr="00A80A05">
        <w:rPr>
          <w:rFonts w:ascii="Arial" w:hAnsi="Arial" w:cs="Arial"/>
          <w:noProof/>
        </w:rPr>
        <w:t xml:space="preserve">1. </w:t>
      </w:r>
      <w:r w:rsidR="004A6AAC" w:rsidRPr="00A80A05">
        <w:rPr>
          <w:rFonts w:ascii="Arial" w:hAnsi="Arial" w:cs="Arial"/>
          <w:noProof/>
        </w:rPr>
        <w:tab/>
        <w:t xml:space="preserve">Oğuz N, Ilnem C, Yener F. Beyin tümörlerin neden olduğu psikiyatrik tablolar: İki olgu sunumu. Klin Psikofarmakol Bülteni. 2005;15:18–21.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2. </w:t>
      </w:r>
      <w:r w:rsidRPr="00A80A05">
        <w:rPr>
          <w:rFonts w:ascii="Arial" w:hAnsi="Arial" w:cs="Arial"/>
          <w:noProof/>
        </w:rPr>
        <w:tab/>
        <w:t>Madhusoodanan S, Ting MB, Farah T, Ugur U. Psychiatric aspects of brain tumors: A revie</w:t>
      </w:r>
      <w:r w:rsidR="00F14BFA">
        <w:rPr>
          <w:rFonts w:ascii="Arial" w:hAnsi="Arial" w:cs="Arial"/>
          <w:noProof/>
        </w:rPr>
        <w:t>w. World J Psychiatry. 2015;5</w:t>
      </w:r>
      <w:r w:rsidRPr="00A80A05">
        <w:rPr>
          <w:rFonts w:ascii="Arial" w:hAnsi="Arial" w:cs="Arial"/>
          <w:noProof/>
        </w:rPr>
        <w:t xml:space="preserve">:273.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3.</w:t>
      </w:r>
      <w:hyperlink r:id="rId5" w:history="1">
        <w:r w:rsidRPr="00A80A05">
          <w:rPr>
            <w:rFonts w:ascii="Arial" w:eastAsia="Times New Roman" w:hAnsi="Arial" w:cs="Arial"/>
          </w:rPr>
          <w:t>Moise D</w:t>
        </w:r>
      </w:hyperlink>
      <w:r w:rsidRPr="00A80A05">
        <w:rPr>
          <w:rFonts w:ascii="Arial" w:eastAsia="Times New Roman" w:hAnsi="Arial" w:cs="Arial"/>
        </w:rPr>
        <w:t>,  </w:t>
      </w:r>
      <w:hyperlink r:id="rId6" w:history="1">
        <w:r w:rsidRPr="00A80A05">
          <w:rPr>
            <w:rFonts w:ascii="Arial" w:eastAsia="Times New Roman" w:hAnsi="Arial" w:cs="Arial"/>
          </w:rPr>
          <w:t>Madhusoodanan S</w:t>
        </w:r>
      </w:hyperlink>
      <w:r w:rsidRPr="00A80A05">
        <w:rPr>
          <w:rFonts w:ascii="Arial" w:eastAsia="Times New Roman" w:hAnsi="Arial" w:cs="Arial"/>
        </w:rPr>
        <w:t>.</w:t>
      </w:r>
      <w:r w:rsidRPr="00A80A05">
        <w:rPr>
          <w:rFonts w:ascii="Arial" w:eastAsia="Times New Roman" w:hAnsi="Arial" w:cs="Arial"/>
          <w:bCs/>
          <w:kern w:val="36"/>
        </w:rPr>
        <w:t xml:space="preserve"> Psychiatric symptoms associated with brain tumors: a clinical enigma.</w:t>
      </w:r>
      <w:hyperlink r:id="rId7" w:tooltip="CNS spectrums." w:history="1">
        <w:r w:rsidRPr="00A80A05">
          <w:rPr>
            <w:rFonts w:ascii="Arial" w:eastAsia="Times New Roman" w:hAnsi="Arial" w:cs="Arial"/>
          </w:rPr>
          <w:t>CNS Spectr.</w:t>
        </w:r>
      </w:hyperlink>
      <w:r w:rsidR="00F14BFA">
        <w:rPr>
          <w:rFonts w:ascii="Arial" w:eastAsia="Times New Roman" w:hAnsi="Arial" w:cs="Arial"/>
        </w:rPr>
        <w:t> 2006 ;11</w:t>
      </w:r>
      <w:r w:rsidRPr="00A80A05">
        <w:rPr>
          <w:rFonts w:ascii="Arial" w:eastAsia="Times New Roman" w:hAnsi="Arial" w:cs="Arial"/>
        </w:rPr>
        <w:t>:28-31.</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4. </w:t>
      </w:r>
      <w:r w:rsidRPr="00A80A05">
        <w:rPr>
          <w:rFonts w:ascii="Arial" w:hAnsi="Arial" w:cs="Arial"/>
          <w:noProof/>
        </w:rPr>
        <w:tab/>
        <w:t>Jarquin-Valdivia AA. Psychiatric symptoms and brain tumors: A brief historical overvie</w:t>
      </w:r>
      <w:r w:rsidR="00F14BFA">
        <w:rPr>
          <w:rFonts w:ascii="Arial" w:hAnsi="Arial" w:cs="Arial"/>
          <w:noProof/>
        </w:rPr>
        <w:t>w. Vol. 61, Arch  Neurol. 2004;</w:t>
      </w:r>
      <w:r w:rsidRPr="00A80A05">
        <w:rPr>
          <w:rFonts w:ascii="Arial" w:hAnsi="Arial" w:cs="Arial"/>
          <w:noProof/>
        </w:rPr>
        <w:t>61</w:t>
      </w:r>
      <w:r w:rsidR="00F14BFA">
        <w:rPr>
          <w:rFonts w:ascii="Arial" w:hAnsi="Arial" w:cs="Arial"/>
          <w:noProof/>
        </w:rPr>
        <w:t>:</w:t>
      </w:r>
      <w:r w:rsidRPr="00A80A05">
        <w:rPr>
          <w:rFonts w:ascii="Arial" w:hAnsi="Arial" w:cs="Arial"/>
          <w:noProof/>
        </w:rPr>
        <w:t xml:space="preserve">1800–4. </w:t>
      </w:r>
    </w:p>
    <w:p w:rsidR="00B372E5"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5. </w:t>
      </w:r>
      <w:r w:rsidRPr="00A80A05">
        <w:rPr>
          <w:rFonts w:ascii="Arial" w:hAnsi="Arial" w:cs="Arial"/>
          <w:noProof/>
        </w:rPr>
        <w:tab/>
        <w:t xml:space="preserve">Keschner M., MB. B, I. S. Mental symptoms associated with brain tumor: a study of 530 verified cases. J Am Med Assoc. 1938;110:714–8. </w:t>
      </w:r>
    </w:p>
    <w:p w:rsidR="004A6AAC" w:rsidRPr="00A80A05" w:rsidRDefault="004A6AAC" w:rsidP="00A80A05">
      <w:pPr>
        <w:widowControl w:val="0"/>
        <w:autoSpaceDE w:val="0"/>
        <w:autoSpaceDN w:val="0"/>
        <w:adjustRightInd w:val="0"/>
        <w:spacing w:line="360" w:lineRule="auto"/>
        <w:ind w:left="640" w:hanging="640"/>
        <w:jc w:val="both"/>
        <w:rPr>
          <w:rFonts w:ascii="Arial" w:eastAsia="Times New Roman" w:hAnsi="Arial" w:cs="Arial"/>
        </w:rPr>
      </w:pPr>
      <w:r w:rsidRPr="00A80A05">
        <w:rPr>
          <w:rFonts w:ascii="Arial" w:eastAsia="Times New Roman" w:hAnsi="Arial" w:cs="Arial"/>
        </w:rPr>
        <w:t xml:space="preserve">6. </w:t>
      </w:r>
      <w:hyperlink r:id="rId8" w:history="1">
        <w:r w:rsidRPr="00A80A05">
          <w:rPr>
            <w:rFonts w:ascii="Arial" w:eastAsia="Times New Roman" w:hAnsi="Arial" w:cs="Arial"/>
          </w:rPr>
          <w:t>Madhusoodanan S</w:t>
        </w:r>
      </w:hyperlink>
      <w:r w:rsidRPr="00A80A05">
        <w:rPr>
          <w:rFonts w:ascii="Arial" w:eastAsia="Times New Roman" w:hAnsi="Arial" w:cs="Arial"/>
        </w:rPr>
        <w:t>, </w:t>
      </w:r>
      <w:hyperlink r:id="rId9" w:history="1">
        <w:r w:rsidRPr="00A80A05">
          <w:rPr>
            <w:rFonts w:ascii="Arial" w:eastAsia="Times New Roman" w:hAnsi="Arial" w:cs="Arial"/>
          </w:rPr>
          <w:t>Danan D</w:t>
        </w:r>
      </w:hyperlink>
      <w:r w:rsidRPr="00A80A05">
        <w:rPr>
          <w:rFonts w:ascii="Arial" w:eastAsia="Times New Roman" w:hAnsi="Arial" w:cs="Arial"/>
        </w:rPr>
        <w:t>, </w:t>
      </w:r>
      <w:hyperlink r:id="rId10" w:history="1">
        <w:r w:rsidRPr="00A80A05">
          <w:rPr>
            <w:rFonts w:ascii="Arial" w:eastAsia="Times New Roman" w:hAnsi="Arial" w:cs="Arial"/>
          </w:rPr>
          <w:t>Brenner R</w:t>
        </w:r>
      </w:hyperlink>
      <w:r w:rsidRPr="00A80A05">
        <w:rPr>
          <w:rFonts w:ascii="Arial" w:eastAsia="Times New Roman" w:hAnsi="Arial" w:cs="Arial"/>
        </w:rPr>
        <w:t>, </w:t>
      </w:r>
      <w:hyperlink r:id="rId11" w:history="1">
        <w:r w:rsidRPr="00A80A05">
          <w:rPr>
            <w:rFonts w:ascii="Arial" w:eastAsia="Times New Roman" w:hAnsi="Arial" w:cs="Arial"/>
          </w:rPr>
          <w:t>Bogunovic O</w:t>
        </w:r>
      </w:hyperlink>
      <w:r w:rsidRPr="00A80A05">
        <w:rPr>
          <w:rFonts w:ascii="Arial" w:eastAsia="Times New Roman" w:hAnsi="Arial" w:cs="Arial"/>
        </w:rPr>
        <w:t>.</w:t>
      </w:r>
      <w:r w:rsidRPr="00A80A05">
        <w:rPr>
          <w:rFonts w:ascii="Arial" w:eastAsia="Times New Roman" w:hAnsi="Arial" w:cs="Arial"/>
          <w:bCs/>
          <w:kern w:val="36"/>
        </w:rPr>
        <w:t xml:space="preserve"> Brain tumor and psychiatric manifestations: a case report and brief review.</w:t>
      </w:r>
      <w:hyperlink r:id="rId12" w:tooltip="Annals of clinical psychiatry : official journal of the American Academy of Clinical Psychiatrists." w:history="1">
        <w:r w:rsidRPr="00A80A05">
          <w:rPr>
            <w:rFonts w:ascii="Arial" w:eastAsia="Times New Roman" w:hAnsi="Arial" w:cs="Arial"/>
          </w:rPr>
          <w:t>Ann Clin Psychiatry.</w:t>
        </w:r>
      </w:hyperlink>
      <w:r w:rsidR="00F14BFA">
        <w:rPr>
          <w:rFonts w:ascii="Arial" w:eastAsia="Times New Roman" w:hAnsi="Arial" w:cs="Arial"/>
        </w:rPr>
        <w:t> 2004;16</w:t>
      </w:r>
      <w:r w:rsidRPr="00A80A05">
        <w:rPr>
          <w:rFonts w:ascii="Arial" w:eastAsia="Times New Roman" w:hAnsi="Arial" w:cs="Arial"/>
        </w:rPr>
        <w:t>:111-3.</w:t>
      </w:r>
    </w:p>
    <w:p w:rsidR="004A6AAC" w:rsidRPr="00A80A05" w:rsidRDefault="004A6AAC" w:rsidP="00A80A05">
      <w:pPr>
        <w:shd w:val="clear" w:color="auto" w:fill="FFFFFF"/>
        <w:spacing w:after="0" w:line="360" w:lineRule="auto"/>
        <w:jc w:val="both"/>
        <w:rPr>
          <w:rFonts w:ascii="Arial" w:eastAsia="Times New Roman" w:hAnsi="Arial" w:cs="Arial"/>
        </w:rPr>
      </w:pPr>
      <w:r w:rsidRPr="00A80A05">
        <w:rPr>
          <w:rFonts w:ascii="Arial" w:eastAsia="Times New Roman" w:hAnsi="Arial" w:cs="Arial"/>
        </w:rPr>
        <w:t xml:space="preserve">7. </w:t>
      </w:r>
      <w:hyperlink r:id="rId13" w:history="1">
        <w:r w:rsidRPr="00A80A05">
          <w:rPr>
            <w:rFonts w:ascii="Arial" w:eastAsia="Times New Roman" w:hAnsi="Arial" w:cs="Arial"/>
          </w:rPr>
          <w:t>Uribe VM</w:t>
        </w:r>
      </w:hyperlink>
      <w:r w:rsidRPr="00A80A05">
        <w:rPr>
          <w:rFonts w:ascii="Arial" w:eastAsia="Times New Roman" w:hAnsi="Arial" w:cs="Arial"/>
        </w:rPr>
        <w:t>.</w:t>
      </w:r>
      <w:r w:rsidRPr="00A80A05">
        <w:rPr>
          <w:rFonts w:ascii="Arial" w:eastAsia="Times New Roman" w:hAnsi="Arial" w:cs="Arial"/>
          <w:bCs/>
          <w:kern w:val="36"/>
        </w:rPr>
        <w:t xml:space="preserve"> Psychiatric symptoms and brain tumor.</w:t>
      </w:r>
      <w:hyperlink r:id="rId14" w:tooltip="American family physician." w:history="1">
        <w:r w:rsidRPr="00A80A05">
          <w:rPr>
            <w:rFonts w:ascii="Arial" w:eastAsia="Times New Roman" w:hAnsi="Arial" w:cs="Arial"/>
          </w:rPr>
          <w:t>Am Fam Physician.</w:t>
        </w:r>
      </w:hyperlink>
      <w:r w:rsidR="00F14BFA">
        <w:rPr>
          <w:rFonts w:ascii="Arial" w:eastAsia="Times New Roman" w:hAnsi="Arial" w:cs="Arial"/>
        </w:rPr>
        <w:t> 1986;34</w:t>
      </w:r>
      <w:r w:rsidRPr="00A80A05">
        <w:rPr>
          <w:rFonts w:ascii="Arial" w:eastAsia="Times New Roman" w:hAnsi="Arial" w:cs="Arial"/>
        </w:rPr>
        <w:t>:95-8.</w:t>
      </w:r>
    </w:p>
    <w:p w:rsidR="004A6AAC" w:rsidRPr="00A80A05" w:rsidRDefault="004A6AAC" w:rsidP="00A80A05">
      <w:pPr>
        <w:shd w:val="clear" w:color="auto" w:fill="FFFFFF"/>
        <w:spacing w:after="0" w:line="360" w:lineRule="auto"/>
        <w:jc w:val="both"/>
        <w:rPr>
          <w:rFonts w:ascii="Arial" w:eastAsia="Times New Roman" w:hAnsi="Arial" w:cs="Arial"/>
        </w:rPr>
      </w:pP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shd w:val="clear" w:color="auto" w:fill="FFFFFF"/>
        </w:rPr>
      </w:pPr>
      <w:r w:rsidRPr="00A80A05">
        <w:rPr>
          <w:rFonts w:ascii="Arial" w:hAnsi="Arial" w:cs="Arial"/>
          <w:noProof/>
        </w:rPr>
        <w:t xml:space="preserve">8. </w:t>
      </w:r>
      <w:r w:rsidRPr="00A80A05">
        <w:rPr>
          <w:rFonts w:ascii="Arial" w:hAnsi="Arial" w:cs="Arial"/>
          <w:noProof/>
        </w:rPr>
        <w:tab/>
        <w:t xml:space="preserve">Litofsky SN, Resnick AG. The relationships between depression and brain tumors. </w:t>
      </w:r>
      <w:hyperlink r:id="rId15" w:tooltip="Journal of neuro-oncology." w:history="1">
        <w:r w:rsidRPr="00A80A05">
          <w:rPr>
            <w:rStyle w:val="Kpr"/>
            <w:rFonts w:ascii="Arial" w:hAnsi="Arial" w:cs="Arial"/>
            <w:color w:val="auto"/>
            <w:u w:val="none"/>
            <w:shd w:val="clear" w:color="auto" w:fill="FFFFFF"/>
          </w:rPr>
          <w:t>J Neurooncol.</w:t>
        </w:r>
      </w:hyperlink>
      <w:r w:rsidR="00F14BFA">
        <w:rPr>
          <w:rFonts w:ascii="Arial" w:hAnsi="Arial" w:cs="Arial"/>
          <w:shd w:val="clear" w:color="auto" w:fill="FFFFFF"/>
        </w:rPr>
        <w:t> 2009;94</w:t>
      </w:r>
      <w:r w:rsidRPr="00A80A05">
        <w:rPr>
          <w:rFonts w:ascii="Arial" w:hAnsi="Arial" w:cs="Arial"/>
          <w:shd w:val="clear" w:color="auto" w:fill="FFFFFF"/>
        </w:rPr>
        <w:t xml:space="preserve">:153-61.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9 </w:t>
      </w:r>
      <w:r w:rsidRPr="00A80A05">
        <w:rPr>
          <w:rFonts w:ascii="Arial" w:hAnsi="Arial" w:cs="Arial"/>
          <w:noProof/>
        </w:rPr>
        <w:tab/>
        <w:t xml:space="preserve">Madhusoodanan S, Danan D, Moise D. Psychiatric manifestations of brain tumors: Diagnostic implications. </w:t>
      </w:r>
      <w:hyperlink r:id="rId16" w:tooltip="Expert review of neurotherapeutics." w:history="1">
        <w:r w:rsidRPr="00A80A05">
          <w:rPr>
            <w:rStyle w:val="Kpr"/>
            <w:rFonts w:ascii="Arial" w:hAnsi="Arial" w:cs="Arial"/>
            <w:color w:val="auto"/>
            <w:u w:val="none"/>
            <w:shd w:val="clear" w:color="auto" w:fill="FFFFFF"/>
          </w:rPr>
          <w:t>Expert Rev Neurother.</w:t>
        </w:r>
      </w:hyperlink>
      <w:r w:rsidR="00F14BFA">
        <w:rPr>
          <w:rFonts w:ascii="Arial" w:hAnsi="Arial" w:cs="Arial"/>
          <w:shd w:val="clear" w:color="auto" w:fill="FFFFFF"/>
        </w:rPr>
        <w:t> 2007;7</w:t>
      </w:r>
      <w:r w:rsidRPr="00A80A05">
        <w:rPr>
          <w:rFonts w:ascii="Arial" w:hAnsi="Arial" w:cs="Arial"/>
          <w:shd w:val="clear" w:color="auto" w:fill="FFFFFF"/>
        </w:rPr>
        <w:t>:343-9.</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10 </w:t>
      </w:r>
      <w:r w:rsidRPr="00A80A05">
        <w:rPr>
          <w:rFonts w:ascii="Arial" w:hAnsi="Arial" w:cs="Arial"/>
          <w:noProof/>
        </w:rPr>
        <w:tab/>
        <w:t>Madhusoodanan S, Opler MGA, Moise D, Gordon J, Danan DM, Sinha A, et al. Brain tumor location and psychiatric symptoms: is there any association? A meta-analysis of published case studies. E</w:t>
      </w:r>
      <w:r w:rsidR="00F14BFA">
        <w:rPr>
          <w:rFonts w:ascii="Arial" w:hAnsi="Arial" w:cs="Arial"/>
          <w:noProof/>
        </w:rPr>
        <w:t>xpert Rev Neurother. 2010;10</w:t>
      </w:r>
      <w:r w:rsidRPr="00A80A05">
        <w:rPr>
          <w:rFonts w:ascii="Arial" w:hAnsi="Arial" w:cs="Arial"/>
          <w:noProof/>
        </w:rPr>
        <w:t xml:space="preserve">:1529–36.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11. </w:t>
      </w:r>
      <w:r w:rsidRPr="00A80A05">
        <w:rPr>
          <w:rFonts w:ascii="Arial" w:hAnsi="Arial" w:cs="Arial"/>
          <w:noProof/>
        </w:rPr>
        <w:tab/>
        <w:t>Saha R, Jakhar K. Oligodendroglioma presenting as chronic mania. Shan</w:t>
      </w:r>
      <w:r w:rsidR="00F14BFA">
        <w:rPr>
          <w:rFonts w:ascii="Arial" w:hAnsi="Arial" w:cs="Arial"/>
          <w:noProof/>
        </w:rPr>
        <w:t>ghai Arch Psychiatry. 2015;27</w:t>
      </w:r>
      <w:r w:rsidRPr="00A80A05">
        <w:rPr>
          <w:rFonts w:ascii="Arial" w:hAnsi="Arial" w:cs="Arial"/>
          <w:noProof/>
        </w:rPr>
        <w:t xml:space="preserve">:183–5.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12. </w:t>
      </w:r>
      <w:r w:rsidRPr="00A80A05">
        <w:rPr>
          <w:rFonts w:ascii="Arial" w:hAnsi="Arial" w:cs="Arial"/>
          <w:noProof/>
        </w:rPr>
        <w:tab/>
        <w:t xml:space="preserve">Satzer D, Bond DJ. Mania secondary to focal brain lesions: Implications for understanding the functional neuroanatomy of bipolar disorder. </w:t>
      </w:r>
      <w:hyperlink r:id="rId17" w:tooltip="Bipolar disorders." w:history="1">
        <w:r w:rsidRPr="00A80A05">
          <w:rPr>
            <w:rStyle w:val="Kpr"/>
            <w:rFonts w:ascii="Arial" w:hAnsi="Arial" w:cs="Arial"/>
            <w:color w:val="auto"/>
            <w:u w:val="none"/>
            <w:shd w:val="clear" w:color="auto" w:fill="FFFFFF"/>
          </w:rPr>
          <w:t>Bipolar Disord.</w:t>
        </w:r>
      </w:hyperlink>
      <w:r w:rsidR="00F14BFA">
        <w:rPr>
          <w:rFonts w:ascii="Arial" w:hAnsi="Arial" w:cs="Arial"/>
          <w:shd w:val="clear" w:color="auto" w:fill="FFFFFF"/>
        </w:rPr>
        <w:t> 2016;18</w:t>
      </w:r>
      <w:r w:rsidRPr="00A80A05">
        <w:rPr>
          <w:rFonts w:ascii="Arial" w:hAnsi="Arial" w:cs="Arial"/>
          <w:shd w:val="clear" w:color="auto" w:fill="FFFFFF"/>
        </w:rPr>
        <w:t xml:space="preserve">:205-20.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13. </w:t>
      </w:r>
      <w:r w:rsidRPr="00A80A05">
        <w:rPr>
          <w:rFonts w:ascii="Arial" w:hAnsi="Arial" w:cs="Arial"/>
          <w:noProof/>
        </w:rPr>
        <w:tab/>
        <w:t xml:space="preserve">Starkstein SE, Mayberg HS, Berthier ML, Fedoroff P, Price TR, Dannals RF, et al. Mania after brain injury: Neuroradiological and metabolic </w:t>
      </w:r>
      <w:r w:rsidR="00F14BFA">
        <w:rPr>
          <w:rFonts w:ascii="Arial" w:hAnsi="Arial" w:cs="Arial"/>
          <w:noProof/>
        </w:rPr>
        <w:t>findings. Ann Neurol. 1990;27</w:t>
      </w:r>
      <w:r w:rsidRPr="00A80A05">
        <w:rPr>
          <w:rFonts w:ascii="Arial" w:hAnsi="Arial" w:cs="Arial"/>
          <w:noProof/>
        </w:rPr>
        <w:t xml:space="preserve">:652–9.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14. </w:t>
      </w:r>
      <w:r w:rsidRPr="00A80A05">
        <w:rPr>
          <w:rFonts w:ascii="Arial" w:hAnsi="Arial" w:cs="Arial"/>
          <w:noProof/>
        </w:rPr>
        <w:tab/>
        <w:t>Cummings JL. Neuropsychiatric manifestations of right hemisphere</w:t>
      </w:r>
      <w:r w:rsidR="00F14BFA">
        <w:rPr>
          <w:rFonts w:ascii="Arial" w:hAnsi="Arial" w:cs="Arial"/>
          <w:noProof/>
        </w:rPr>
        <w:t xml:space="preserve"> lesions. Brain </w:t>
      </w:r>
      <w:r w:rsidR="00F14BFA">
        <w:rPr>
          <w:rFonts w:ascii="Arial" w:hAnsi="Arial" w:cs="Arial"/>
          <w:noProof/>
        </w:rPr>
        <w:lastRenderedPageBreak/>
        <w:t>Lang. 1997;57</w:t>
      </w:r>
      <w:r w:rsidRPr="00A80A05">
        <w:rPr>
          <w:rFonts w:ascii="Arial" w:hAnsi="Arial" w:cs="Arial"/>
          <w:noProof/>
        </w:rPr>
        <w:t xml:space="preserve">:22–37.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15. </w:t>
      </w:r>
      <w:r w:rsidRPr="00A80A05">
        <w:rPr>
          <w:rFonts w:ascii="Arial" w:hAnsi="Arial" w:cs="Arial"/>
          <w:noProof/>
        </w:rPr>
        <w:tab/>
        <w:t>Starkstein SE, Fedoroff P, Berthier ML, Robinson RG. Manic-depressive and pure manic states after brain lesi</w:t>
      </w:r>
      <w:r w:rsidR="00F14BFA">
        <w:rPr>
          <w:rFonts w:ascii="Arial" w:hAnsi="Arial" w:cs="Arial"/>
          <w:noProof/>
        </w:rPr>
        <w:t>ons. Biol Psychiatry. 1991;29</w:t>
      </w:r>
      <w:r w:rsidRPr="00A80A05">
        <w:rPr>
          <w:rFonts w:ascii="Arial" w:hAnsi="Arial" w:cs="Arial"/>
          <w:noProof/>
        </w:rPr>
        <w:t xml:space="preserve">:149–58.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16. </w:t>
      </w:r>
      <w:r w:rsidRPr="00A80A05">
        <w:rPr>
          <w:rFonts w:ascii="Arial" w:hAnsi="Arial" w:cs="Arial"/>
          <w:noProof/>
        </w:rPr>
        <w:tab/>
        <w:t>Filley CM, Kleinschmidt-DeMasters BK. Neurobehavioral presentations of brain ne</w:t>
      </w:r>
      <w:r w:rsidR="00F14BFA">
        <w:rPr>
          <w:rFonts w:ascii="Arial" w:hAnsi="Arial" w:cs="Arial"/>
          <w:noProof/>
        </w:rPr>
        <w:t>oplasms. West J Med. 1995;163</w:t>
      </w:r>
      <w:r w:rsidRPr="00A80A05">
        <w:rPr>
          <w:rFonts w:ascii="Arial" w:hAnsi="Arial" w:cs="Arial"/>
          <w:noProof/>
        </w:rPr>
        <w:t xml:space="preserve">:19–25.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17. </w:t>
      </w:r>
      <w:r w:rsidRPr="00A80A05">
        <w:rPr>
          <w:rFonts w:ascii="Arial" w:hAnsi="Arial" w:cs="Arial"/>
          <w:noProof/>
        </w:rPr>
        <w:tab/>
        <w:t xml:space="preserve">American Psychiatric Association. Diagnostic and Statistical Manual of Mental Disorders, 5th Edition (DSM-5). Diagnostic Stat Man Ment Disord 4th Ed TR. 2013;280.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18. </w:t>
      </w:r>
      <w:r w:rsidRPr="00A80A05">
        <w:rPr>
          <w:rFonts w:ascii="Arial" w:hAnsi="Arial" w:cs="Arial"/>
          <w:noProof/>
        </w:rPr>
        <w:tab/>
        <w:t>Jorge RE, Robinson RG, Starkstein SE, Arndt S V, Forrester  a W, Geisler FH. Secondary mania following traumatic brain inju</w:t>
      </w:r>
      <w:r w:rsidR="00F14BFA">
        <w:rPr>
          <w:rFonts w:ascii="Arial" w:hAnsi="Arial" w:cs="Arial"/>
          <w:noProof/>
        </w:rPr>
        <w:t>ry. Am J Psychiatry. 1993;150</w:t>
      </w:r>
      <w:r w:rsidRPr="00A80A05">
        <w:rPr>
          <w:rFonts w:ascii="Arial" w:hAnsi="Arial" w:cs="Arial"/>
          <w:noProof/>
        </w:rPr>
        <w:t xml:space="preserve">:916–21. </w:t>
      </w:r>
    </w:p>
    <w:p w:rsidR="004A6AAC" w:rsidRPr="00A80A05" w:rsidRDefault="004A6AAC" w:rsidP="00A80A05">
      <w:pPr>
        <w:widowControl w:val="0"/>
        <w:autoSpaceDE w:val="0"/>
        <w:autoSpaceDN w:val="0"/>
        <w:adjustRightInd w:val="0"/>
        <w:spacing w:line="360" w:lineRule="auto"/>
        <w:ind w:left="640" w:hanging="640"/>
        <w:jc w:val="both"/>
        <w:rPr>
          <w:rFonts w:ascii="Arial" w:hAnsi="Arial" w:cs="Arial"/>
          <w:noProof/>
        </w:rPr>
      </w:pPr>
      <w:r w:rsidRPr="00A80A05">
        <w:rPr>
          <w:rFonts w:ascii="Arial" w:hAnsi="Arial" w:cs="Arial"/>
          <w:noProof/>
        </w:rPr>
        <w:t xml:space="preserve">19. </w:t>
      </w:r>
      <w:r w:rsidRPr="00A80A05">
        <w:rPr>
          <w:rFonts w:ascii="Arial" w:hAnsi="Arial" w:cs="Arial"/>
          <w:noProof/>
        </w:rPr>
        <w:tab/>
        <w:t>Tohen M, Shulman KI, Satlin A. First-episode mania in late li</w:t>
      </w:r>
      <w:r w:rsidR="00F14BFA">
        <w:rPr>
          <w:rFonts w:ascii="Arial" w:hAnsi="Arial" w:cs="Arial"/>
          <w:noProof/>
        </w:rPr>
        <w:t>fe. Am J Psychiatry. 1994;151</w:t>
      </w:r>
      <w:r w:rsidRPr="00A80A05">
        <w:rPr>
          <w:rFonts w:ascii="Arial" w:hAnsi="Arial" w:cs="Arial"/>
          <w:noProof/>
        </w:rPr>
        <w:t xml:space="preserve">:130–2. </w:t>
      </w:r>
    </w:p>
    <w:p w:rsidR="004A6AAC" w:rsidRPr="00A80A05" w:rsidRDefault="00165278" w:rsidP="00A80A05">
      <w:pPr>
        <w:widowControl w:val="0"/>
        <w:autoSpaceDE w:val="0"/>
        <w:autoSpaceDN w:val="0"/>
        <w:adjustRightInd w:val="0"/>
        <w:spacing w:line="360" w:lineRule="auto"/>
        <w:ind w:left="640" w:hanging="640"/>
        <w:jc w:val="both"/>
        <w:rPr>
          <w:rFonts w:ascii="Arial" w:hAnsi="Arial" w:cs="Arial"/>
        </w:rPr>
      </w:pPr>
      <w:r w:rsidRPr="00A80A05">
        <w:rPr>
          <w:rFonts w:ascii="Arial" w:hAnsi="Arial" w:cs="Arial"/>
        </w:rPr>
        <w:fldChar w:fldCharType="end"/>
      </w: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EA116C" w:rsidRPr="00A80A05" w:rsidRDefault="00EA116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p>
    <w:p w:rsidR="004A6AAC" w:rsidRPr="00A80A05" w:rsidRDefault="004A6AAC" w:rsidP="00A80A05">
      <w:pPr>
        <w:widowControl w:val="0"/>
        <w:autoSpaceDE w:val="0"/>
        <w:autoSpaceDN w:val="0"/>
        <w:adjustRightInd w:val="0"/>
        <w:spacing w:before="100" w:line="360" w:lineRule="auto"/>
        <w:rPr>
          <w:rFonts w:ascii="Arial" w:eastAsia="Times New Roman" w:hAnsi="Arial" w:cs="Arial"/>
          <w:b/>
          <w:bCs/>
          <w:color w:val="000000"/>
        </w:rPr>
      </w:pPr>
      <w:r w:rsidRPr="00A80A05">
        <w:rPr>
          <w:rFonts w:ascii="Arial" w:eastAsia="Times New Roman" w:hAnsi="Arial" w:cs="Arial"/>
          <w:b/>
          <w:bCs/>
          <w:color w:val="000000"/>
        </w:rPr>
        <w:t xml:space="preserve">  Şekil</w:t>
      </w:r>
      <w:r w:rsidR="005708F8">
        <w:rPr>
          <w:rFonts w:ascii="Arial" w:eastAsia="Times New Roman" w:hAnsi="Arial" w:cs="Arial"/>
          <w:b/>
          <w:bCs/>
          <w:color w:val="000000"/>
        </w:rPr>
        <w:t xml:space="preserve"> </w:t>
      </w:r>
      <w:r w:rsidRPr="00A80A05">
        <w:rPr>
          <w:rFonts w:ascii="Arial" w:eastAsia="Times New Roman" w:hAnsi="Arial" w:cs="Arial"/>
          <w:b/>
          <w:bCs/>
          <w:color w:val="000000"/>
        </w:rPr>
        <w:t xml:space="preserve">1. </w:t>
      </w:r>
      <w:r w:rsidRPr="005708F8">
        <w:rPr>
          <w:rFonts w:ascii="Arial" w:eastAsia="Times New Roman" w:hAnsi="Arial" w:cs="Arial"/>
          <w:bCs/>
          <w:color w:val="000000"/>
        </w:rPr>
        <w:t>Olgunun beyin MR görüntülemesi.</w:t>
      </w:r>
      <w:r w:rsidRPr="00A80A05">
        <w:rPr>
          <w:rFonts w:ascii="Arial" w:eastAsia="Times New Roman" w:hAnsi="Arial" w:cs="Arial"/>
          <w:b/>
          <w:bCs/>
          <w:color w:val="000000"/>
        </w:rPr>
        <w:t xml:space="preserve"> </w:t>
      </w:r>
    </w:p>
    <w:p w:rsidR="004A6AAC" w:rsidRPr="00A80A05" w:rsidRDefault="004A6AAC" w:rsidP="00A80A05">
      <w:pPr>
        <w:spacing w:line="360" w:lineRule="auto"/>
        <w:rPr>
          <w:rFonts w:ascii="Arial" w:hAnsi="Arial" w:cs="Arial"/>
        </w:rPr>
      </w:pPr>
    </w:p>
    <w:p w:rsidR="004A6AAC" w:rsidRPr="00A80A05" w:rsidRDefault="004A6AAC" w:rsidP="00A80A05">
      <w:pPr>
        <w:spacing w:line="360" w:lineRule="auto"/>
        <w:rPr>
          <w:rFonts w:ascii="Arial" w:hAnsi="Arial" w:cs="Arial"/>
        </w:rPr>
      </w:pPr>
      <w:r w:rsidRPr="00A80A05">
        <w:rPr>
          <w:rFonts w:ascii="Arial" w:hAnsi="Arial" w:cs="Arial"/>
          <w:noProof/>
        </w:rPr>
        <w:drawing>
          <wp:inline distT="0" distB="0" distL="0" distR="0">
            <wp:extent cx="5760720" cy="4959633"/>
            <wp:effectExtent l="19050" t="0" r="0" b="0"/>
            <wp:docPr id="3" name="Resim 1" descr="C:\Users\psky.dr\Desktop\AYLA UYANIK1.png"/>
            <wp:cNvGraphicFramePr/>
            <a:graphic xmlns:a="http://schemas.openxmlformats.org/drawingml/2006/main">
              <a:graphicData uri="http://schemas.openxmlformats.org/drawingml/2006/picture">
                <pic:pic xmlns:pic="http://schemas.openxmlformats.org/drawingml/2006/picture">
                  <pic:nvPicPr>
                    <pic:cNvPr id="1027" name="Picture 3" descr="C:\Users\psky.dr\Desktop\AYLA UYANIK1.png"/>
                    <pic:cNvPicPr>
                      <a:picLocks noChangeAspect="1" noChangeArrowheads="1"/>
                    </pic:cNvPicPr>
                  </pic:nvPicPr>
                  <pic:blipFill>
                    <a:blip r:embed="rId18" cstate="print"/>
                    <a:srcRect/>
                    <a:stretch>
                      <a:fillRect/>
                    </a:stretch>
                  </pic:blipFill>
                  <pic:spPr bwMode="auto">
                    <a:xfrm>
                      <a:off x="0" y="0"/>
                      <a:ext cx="5760720" cy="4959633"/>
                    </a:xfrm>
                    <a:prstGeom prst="rect">
                      <a:avLst/>
                    </a:prstGeom>
                    <a:noFill/>
                  </pic:spPr>
                </pic:pic>
              </a:graphicData>
            </a:graphic>
          </wp:inline>
        </w:drawing>
      </w:r>
    </w:p>
    <w:p w:rsidR="00F60846" w:rsidRPr="00A80A05" w:rsidRDefault="00F60846" w:rsidP="00A80A05">
      <w:pPr>
        <w:spacing w:line="360" w:lineRule="auto"/>
        <w:rPr>
          <w:rFonts w:ascii="Arial" w:hAnsi="Arial" w:cs="Arial"/>
        </w:rPr>
      </w:pPr>
    </w:p>
    <w:sectPr w:rsidR="00F60846" w:rsidRPr="00A80A05" w:rsidSect="00F6084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6AAC"/>
    <w:rsid w:val="000C5129"/>
    <w:rsid w:val="000F1830"/>
    <w:rsid w:val="00165278"/>
    <w:rsid w:val="00165C7B"/>
    <w:rsid w:val="001F7327"/>
    <w:rsid w:val="00203A87"/>
    <w:rsid w:val="00206AC0"/>
    <w:rsid w:val="002428F4"/>
    <w:rsid w:val="002571C7"/>
    <w:rsid w:val="002E79AF"/>
    <w:rsid w:val="00415896"/>
    <w:rsid w:val="004A6AAC"/>
    <w:rsid w:val="004A7A44"/>
    <w:rsid w:val="004B1473"/>
    <w:rsid w:val="004F1E7A"/>
    <w:rsid w:val="00513E83"/>
    <w:rsid w:val="00565C53"/>
    <w:rsid w:val="005708F8"/>
    <w:rsid w:val="00581190"/>
    <w:rsid w:val="00597352"/>
    <w:rsid w:val="005A0330"/>
    <w:rsid w:val="005A1BC8"/>
    <w:rsid w:val="005B5878"/>
    <w:rsid w:val="006012A4"/>
    <w:rsid w:val="00645CEC"/>
    <w:rsid w:val="007100BA"/>
    <w:rsid w:val="007E7C70"/>
    <w:rsid w:val="007F10E1"/>
    <w:rsid w:val="00877F45"/>
    <w:rsid w:val="00964069"/>
    <w:rsid w:val="009645FE"/>
    <w:rsid w:val="009A368B"/>
    <w:rsid w:val="009A3C30"/>
    <w:rsid w:val="00A62DDA"/>
    <w:rsid w:val="00A80A05"/>
    <w:rsid w:val="00AA27C2"/>
    <w:rsid w:val="00AF5CAB"/>
    <w:rsid w:val="00AF6AD5"/>
    <w:rsid w:val="00B372E5"/>
    <w:rsid w:val="00B43C92"/>
    <w:rsid w:val="00B60561"/>
    <w:rsid w:val="00B6327F"/>
    <w:rsid w:val="00B641DF"/>
    <w:rsid w:val="00B84AB9"/>
    <w:rsid w:val="00BC7F78"/>
    <w:rsid w:val="00C16E08"/>
    <w:rsid w:val="00CC69B2"/>
    <w:rsid w:val="00D3702F"/>
    <w:rsid w:val="00D671D6"/>
    <w:rsid w:val="00DE239B"/>
    <w:rsid w:val="00DE2BE6"/>
    <w:rsid w:val="00E3599A"/>
    <w:rsid w:val="00E9799D"/>
    <w:rsid w:val="00EA116C"/>
    <w:rsid w:val="00EC5157"/>
    <w:rsid w:val="00EF4280"/>
    <w:rsid w:val="00F14BFA"/>
    <w:rsid w:val="00F60846"/>
    <w:rsid w:val="00F95860"/>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98424E0-E9DB-4B5F-8B2C-81E651723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semiHidden/>
    <w:unhideWhenUsed/>
    <w:rsid w:val="004A6AAC"/>
    <w:rPr>
      <w:color w:val="0000FF"/>
      <w:u w:val="single"/>
    </w:rPr>
  </w:style>
  <w:style w:type="paragraph" w:styleId="BalonMetni">
    <w:name w:val="Balloon Text"/>
    <w:basedOn w:val="Normal"/>
    <w:link w:val="BalonMetniChar"/>
    <w:uiPriority w:val="99"/>
    <w:semiHidden/>
    <w:unhideWhenUsed/>
    <w:rsid w:val="004A6AA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4A6AAC"/>
    <w:rPr>
      <w:rFonts w:ascii="Tahoma" w:hAnsi="Tahoma" w:cs="Tahoma"/>
      <w:sz w:val="16"/>
      <w:szCs w:val="16"/>
    </w:rPr>
  </w:style>
  <w:style w:type="paragraph" w:styleId="NormalWeb">
    <w:name w:val="Normal (Web)"/>
    <w:basedOn w:val="Normal"/>
    <w:uiPriority w:val="99"/>
    <w:semiHidden/>
    <w:unhideWhenUsed/>
    <w:rsid w:val="004B147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Madhusoodanan%20S%5BAuthor%5D&amp;cauthor=true&amp;cauthor_uid=15328904" TargetMode="External"/><Relationship Id="rId13" Type="http://schemas.openxmlformats.org/officeDocument/2006/relationships/hyperlink" Target="https://www.ncbi.nlm.nih.gov/pubmed/?term=Uribe%20VM%5BAuthor%5D&amp;cauthor=true&amp;cauthor_uid=3019115" TargetMode="External"/><Relationship Id="rId1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ww.ncbi.nlm.nih.gov/pubmed/16400253" TargetMode="External"/><Relationship Id="rId12" Type="http://schemas.openxmlformats.org/officeDocument/2006/relationships/hyperlink" Target="https://www.ncbi.nlm.nih.gov/pubmed/15328904" TargetMode="External"/><Relationship Id="rId17" Type="http://schemas.openxmlformats.org/officeDocument/2006/relationships/hyperlink" Target="https://www.ncbi.nlm.nih.gov/pubmed/?term=%2C+Bipolar+Disorders.+2016.+p.+205%E2%80%9320." TargetMode="External"/><Relationship Id="rId2" Type="http://schemas.openxmlformats.org/officeDocument/2006/relationships/settings" Target="settings.xml"/><Relationship Id="rId16" Type="http://schemas.openxmlformats.org/officeDocument/2006/relationships/hyperlink" Target="https://www.ncbi.nlm.nih.gov/pubmed/17425489"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www.ncbi.nlm.nih.gov/pubmed/?term=Madhusoodanan%20S%5BAuthor%5D&amp;cauthor=true&amp;cauthor_uid=16400253" TargetMode="External"/><Relationship Id="rId11" Type="http://schemas.openxmlformats.org/officeDocument/2006/relationships/hyperlink" Target="https://www.ncbi.nlm.nih.gov/pubmed/?term=Bogunovic%20O%5BAuthor%5D&amp;cauthor=true&amp;cauthor_uid=15328904" TargetMode="External"/><Relationship Id="rId5" Type="http://schemas.openxmlformats.org/officeDocument/2006/relationships/hyperlink" Target="https://www.ncbi.nlm.nih.gov/pubmed/?term=Moise%20D%5BAuthor%5D&amp;cauthor=true&amp;cauthor_uid=16400253" TargetMode="External"/><Relationship Id="rId15" Type="http://schemas.openxmlformats.org/officeDocument/2006/relationships/hyperlink" Target="https://www.ncbi.nlm.nih.gov/pubmed/?term=Litofsky+SN%2C+Resnick+AG.+The+relationships+between+depression+and+brain+tumors.+Vol.+94%2C+Journal+of+Neuro-Oncology.+2009.+p.+153%E2%80%9361." TargetMode="External"/><Relationship Id="rId10" Type="http://schemas.openxmlformats.org/officeDocument/2006/relationships/hyperlink" Target="https://www.ncbi.nlm.nih.gov/pubmed/?term=Brenner%20R%5BAuthor%5D&amp;cauthor=true&amp;cauthor_uid=15328904" TargetMode="External"/><Relationship Id="rId19" Type="http://schemas.openxmlformats.org/officeDocument/2006/relationships/fontTable" Target="fontTable.xml"/><Relationship Id="rId4" Type="http://schemas.openxmlformats.org/officeDocument/2006/relationships/hyperlink" Target="https://orcid.org/0000-0003-3591-6927" TargetMode="External"/><Relationship Id="rId9" Type="http://schemas.openxmlformats.org/officeDocument/2006/relationships/hyperlink" Target="https://www.ncbi.nlm.nih.gov/pubmed/?term=Danan%20D%5BAuthor%5D&amp;cauthor=true&amp;cauthor_uid=15328904" TargetMode="External"/><Relationship Id="rId14" Type="http://schemas.openxmlformats.org/officeDocument/2006/relationships/hyperlink" Target="https://www.ncbi.nlm.nih.gov/pubmed/3019115"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16265</Words>
  <Characters>92711</Characters>
  <Application>Microsoft Office Word</Application>
  <DocSecurity>0</DocSecurity>
  <Lines>772</Lines>
  <Paragraphs>21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08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c</dc:creator>
  <cp:lastModifiedBy>faruk turgut</cp:lastModifiedBy>
  <cp:revision>2</cp:revision>
  <dcterms:created xsi:type="dcterms:W3CDTF">2018-08-08T13:08:00Z</dcterms:created>
  <dcterms:modified xsi:type="dcterms:W3CDTF">2018-08-08T13:08:00Z</dcterms:modified>
</cp:coreProperties>
</file>